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pPr w:leftFromText="180" w:rightFromText="180" w:vertAnchor="text" w:horzAnchor="margin" w:tblpY="1"/>
        <w:tblW w:w="14749" w:type="dxa"/>
        <w:tblLayout w:type="fixed"/>
        <w:tblLook w:val="04A0" w:firstRow="1" w:lastRow="0" w:firstColumn="1" w:lastColumn="0" w:noHBand="0" w:noVBand="1"/>
      </w:tblPr>
      <w:tblGrid>
        <w:gridCol w:w="1555"/>
        <w:gridCol w:w="1842"/>
        <w:gridCol w:w="1560"/>
        <w:gridCol w:w="1559"/>
        <w:gridCol w:w="2835"/>
        <w:gridCol w:w="2268"/>
        <w:gridCol w:w="1423"/>
        <w:gridCol w:w="1707"/>
      </w:tblGrid>
      <w:tr w:rsidR="005B2F42" w:rsidRPr="00057758" w14:paraId="04D073EA" w14:textId="77777777" w:rsidTr="008708C9">
        <w:trPr>
          <w:trHeight w:val="1715"/>
        </w:trPr>
        <w:tc>
          <w:tcPr>
            <w:tcW w:w="1555" w:type="dxa"/>
          </w:tcPr>
          <w:p w14:paraId="189A476B" w14:textId="1182C8B7" w:rsidR="005B2F42" w:rsidRPr="00057758" w:rsidRDefault="00C03D79" w:rsidP="005B2F42">
            <w:pPr>
              <w:rPr>
                <w:b/>
                <w:bCs/>
                <w:sz w:val="20"/>
                <w:szCs w:val="20"/>
              </w:rPr>
            </w:pPr>
            <w:r w:rsidRPr="00057758">
              <w:rPr>
                <w:b/>
                <w:bCs/>
                <w:sz w:val="20"/>
                <w:szCs w:val="20"/>
              </w:rPr>
              <w:t>Paper</w:t>
            </w:r>
          </w:p>
        </w:tc>
        <w:tc>
          <w:tcPr>
            <w:tcW w:w="1842" w:type="dxa"/>
          </w:tcPr>
          <w:p w14:paraId="71B28C5D" w14:textId="68C2307D" w:rsidR="005B2F42" w:rsidRPr="00057758" w:rsidRDefault="00FE687D" w:rsidP="005B2F42">
            <w:pPr>
              <w:rPr>
                <w:b/>
                <w:bCs/>
                <w:sz w:val="20"/>
                <w:szCs w:val="20"/>
              </w:rPr>
            </w:pPr>
            <w:r w:rsidRPr="00057758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28B8C41B" wp14:editId="2B6DD18D">
                      <wp:simplePos x="0" y="0"/>
                      <wp:positionH relativeFrom="column">
                        <wp:posOffset>11597</wp:posOffset>
                      </wp:positionH>
                      <wp:positionV relativeFrom="paragraph">
                        <wp:posOffset>-679450</wp:posOffset>
                      </wp:positionV>
                      <wp:extent cx="6833937" cy="577516"/>
                      <wp:effectExtent l="0" t="0" r="0" b="0"/>
                      <wp:wrapNone/>
                      <wp:docPr id="1" name="Text Box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833937" cy="577516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6E3F4EFD" w14:textId="5E3D3ADE" w:rsidR="00062C6A" w:rsidRPr="009518EF" w:rsidRDefault="005E2D70" w:rsidP="00FE687D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u w:val="single"/>
                                    </w:rPr>
                                  </w:pPr>
                                  <w:r>
                                    <w:rPr>
                                      <w:b/>
                                      <w:bCs/>
                                      <w:u w:val="single"/>
                                    </w:rPr>
                                    <w:t>Supplementary Table 3</w:t>
                                  </w:r>
                                  <w:r w:rsidR="00062C6A" w:rsidRPr="009518EF">
                                    <w:rPr>
                                      <w:b/>
                                      <w:bCs/>
                                      <w:u w:val="single"/>
                                    </w:rPr>
                                    <w:t xml:space="preserve"> - Data Extraction Table</w:t>
                                  </w:r>
                                </w:p>
                                <w:p w14:paraId="6815578C" w14:textId="77777777" w:rsidR="00062C6A" w:rsidRDefault="00062C6A" w:rsidP="00FE687D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28B8C41B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" o:spid="_x0000_s1026" type="#_x0000_t202" style="position:absolute;margin-left:.9pt;margin-top:-53.5pt;width:538.1pt;height:45.4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" fillcolor="white [3201]" stroked="f" strokeweight=".5pt">
                      <v:textbox>
                        <w:txbxContent>
                          <w:p w14:paraId="6E3F4EFD" w14:textId="5E3D3ADE" w:rsidR="00062C6A" w:rsidRPr="009518EF" w:rsidRDefault="005E2D70" w:rsidP="00FE687D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u w:val="single"/>
                              </w:rPr>
                            </w:pPr>
                            <w:r>
                              <w:rPr>
                                <w:b/>
                                <w:bCs/>
                                <w:u w:val="single"/>
                              </w:rPr>
                              <w:t>Supplementary Table 3</w:t>
                            </w:r>
                            <w:r w:rsidR="00062C6A" w:rsidRPr="009518EF">
                              <w:rPr>
                                <w:b/>
                                <w:bCs/>
                                <w:u w:val="single"/>
                              </w:rPr>
                              <w:t xml:space="preserve"> - Data Extraction Table</w:t>
                            </w:r>
                          </w:p>
                          <w:p w14:paraId="6815578C" w14:textId="77777777" w:rsidR="00062C6A" w:rsidRDefault="00062C6A" w:rsidP="00FE687D">
                            <w:pPr>
                              <w:jc w:val="center"/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A04FF" w:rsidRPr="00057758">
              <w:rPr>
                <w:b/>
                <w:bCs/>
                <w:sz w:val="20"/>
                <w:szCs w:val="20"/>
              </w:rPr>
              <w:t xml:space="preserve">Country of study, </w:t>
            </w:r>
            <w:r w:rsidR="005B2F42" w:rsidRPr="00057758">
              <w:rPr>
                <w:b/>
                <w:bCs/>
                <w:sz w:val="20"/>
                <w:szCs w:val="20"/>
              </w:rPr>
              <w:t>Sample,</w:t>
            </w:r>
          </w:p>
          <w:p w14:paraId="7DC23D80" w14:textId="5927F71E" w:rsidR="005B2F42" w:rsidRPr="00057758" w:rsidRDefault="005B2F42" w:rsidP="005B2F42">
            <w:pPr>
              <w:rPr>
                <w:b/>
                <w:bCs/>
                <w:sz w:val="20"/>
                <w:szCs w:val="20"/>
              </w:rPr>
            </w:pPr>
            <w:r w:rsidRPr="00057758">
              <w:rPr>
                <w:b/>
                <w:bCs/>
                <w:sz w:val="20"/>
                <w:szCs w:val="20"/>
              </w:rPr>
              <w:t>Male: Female Ratio</w:t>
            </w:r>
            <w:r w:rsidR="00E153CD" w:rsidRPr="00057758">
              <w:rPr>
                <w:b/>
                <w:bCs/>
                <w:sz w:val="20"/>
                <w:szCs w:val="20"/>
              </w:rPr>
              <w:t>,</w:t>
            </w:r>
            <w:r w:rsidRPr="00057758">
              <w:rPr>
                <w:b/>
                <w:bCs/>
                <w:sz w:val="20"/>
                <w:szCs w:val="20"/>
              </w:rPr>
              <w:t xml:space="preserve"> comparison group</w:t>
            </w:r>
            <w:r w:rsidR="00E153CD" w:rsidRPr="00057758">
              <w:rPr>
                <w:b/>
                <w:bCs/>
                <w:sz w:val="20"/>
                <w:szCs w:val="20"/>
              </w:rPr>
              <w:t xml:space="preserve"> and study design</w:t>
            </w:r>
          </w:p>
        </w:tc>
        <w:tc>
          <w:tcPr>
            <w:tcW w:w="1560" w:type="dxa"/>
          </w:tcPr>
          <w:p w14:paraId="1FBE45CC" w14:textId="77777777" w:rsidR="005B2F42" w:rsidRPr="00057758" w:rsidRDefault="005B2F42" w:rsidP="005B2F42">
            <w:pPr>
              <w:rPr>
                <w:b/>
                <w:bCs/>
                <w:sz w:val="20"/>
                <w:szCs w:val="20"/>
              </w:rPr>
            </w:pPr>
            <w:r w:rsidRPr="00057758">
              <w:rPr>
                <w:b/>
                <w:bCs/>
                <w:sz w:val="20"/>
                <w:szCs w:val="20"/>
              </w:rPr>
              <w:t>Mean age in years, mean age of onset or age range</w:t>
            </w:r>
          </w:p>
        </w:tc>
        <w:tc>
          <w:tcPr>
            <w:tcW w:w="1559" w:type="dxa"/>
          </w:tcPr>
          <w:p w14:paraId="618864F8" w14:textId="46100769" w:rsidR="005B2F42" w:rsidRPr="00057758" w:rsidRDefault="008708C9" w:rsidP="005B2F42">
            <w:pPr>
              <w:rPr>
                <w:b/>
                <w:bCs/>
                <w:sz w:val="20"/>
                <w:szCs w:val="20"/>
              </w:rPr>
            </w:pPr>
            <w:r w:rsidRPr="00057758">
              <w:rPr>
                <w:b/>
                <w:bCs/>
                <w:sz w:val="20"/>
                <w:szCs w:val="20"/>
              </w:rPr>
              <w:t>Questionnaire measures</w:t>
            </w:r>
          </w:p>
        </w:tc>
        <w:tc>
          <w:tcPr>
            <w:tcW w:w="2835" w:type="dxa"/>
          </w:tcPr>
          <w:p w14:paraId="48967155" w14:textId="77777777" w:rsidR="005B2F42" w:rsidRPr="00057758" w:rsidRDefault="005B2F42" w:rsidP="005B2F42">
            <w:pPr>
              <w:rPr>
                <w:b/>
                <w:bCs/>
                <w:sz w:val="20"/>
                <w:szCs w:val="20"/>
              </w:rPr>
            </w:pPr>
            <w:r w:rsidRPr="00057758">
              <w:rPr>
                <w:b/>
                <w:bCs/>
                <w:sz w:val="20"/>
                <w:szCs w:val="20"/>
              </w:rPr>
              <w:t>Results- prevalence of ASD traits/ ASD diagnosis in individuals with OCD</w:t>
            </w:r>
          </w:p>
        </w:tc>
        <w:tc>
          <w:tcPr>
            <w:tcW w:w="2268" w:type="dxa"/>
          </w:tcPr>
          <w:p w14:paraId="4E86B1A7" w14:textId="77777777" w:rsidR="005B2F42" w:rsidRPr="00057758" w:rsidRDefault="005B2F42" w:rsidP="005B2F42">
            <w:pPr>
              <w:rPr>
                <w:b/>
                <w:bCs/>
                <w:sz w:val="20"/>
                <w:szCs w:val="20"/>
              </w:rPr>
            </w:pPr>
            <w:r w:rsidRPr="00057758">
              <w:rPr>
                <w:b/>
                <w:bCs/>
                <w:sz w:val="20"/>
                <w:szCs w:val="20"/>
              </w:rPr>
              <w:t>Results – correlation of OCD severity and ASD traits</w:t>
            </w:r>
          </w:p>
        </w:tc>
        <w:tc>
          <w:tcPr>
            <w:tcW w:w="1423" w:type="dxa"/>
          </w:tcPr>
          <w:p w14:paraId="205A4377" w14:textId="77777777" w:rsidR="005B2F42" w:rsidRPr="00057758" w:rsidRDefault="005B2F42" w:rsidP="005B2F42">
            <w:pPr>
              <w:rPr>
                <w:b/>
                <w:bCs/>
                <w:sz w:val="20"/>
                <w:szCs w:val="20"/>
              </w:rPr>
            </w:pPr>
            <w:r w:rsidRPr="00057758">
              <w:rPr>
                <w:b/>
                <w:bCs/>
                <w:sz w:val="20"/>
                <w:szCs w:val="20"/>
              </w:rPr>
              <w:t>Results – functional impairment in OCD related to severity of ASD traits</w:t>
            </w:r>
          </w:p>
        </w:tc>
        <w:tc>
          <w:tcPr>
            <w:tcW w:w="1707" w:type="dxa"/>
          </w:tcPr>
          <w:p w14:paraId="41DAE002" w14:textId="77777777" w:rsidR="005B2F42" w:rsidRPr="00057758" w:rsidRDefault="005B2F42" w:rsidP="005B2F42">
            <w:pPr>
              <w:rPr>
                <w:b/>
                <w:bCs/>
                <w:sz w:val="20"/>
                <w:szCs w:val="20"/>
              </w:rPr>
            </w:pPr>
            <w:r w:rsidRPr="00057758">
              <w:rPr>
                <w:b/>
                <w:bCs/>
                <w:sz w:val="20"/>
                <w:szCs w:val="20"/>
              </w:rPr>
              <w:t>Comments</w:t>
            </w:r>
          </w:p>
        </w:tc>
      </w:tr>
      <w:tr w:rsidR="00C27E46" w:rsidRPr="00057758" w14:paraId="5AB23336" w14:textId="77777777" w:rsidTr="008708C9">
        <w:trPr>
          <w:trHeight w:val="343"/>
        </w:trPr>
        <w:tc>
          <w:tcPr>
            <w:tcW w:w="1555" w:type="dxa"/>
          </w:tcPr>
          <w:p w14:paraId="3854105A" w14:textId="7677D642" w:rsidR="00C27E46" w:rsidRPr="00057758" w:rsidRDefault="00C27E46" w:rsidP="00C03D7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am et al. (2019)</w: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BZGFtPC9BdXRob3I+PFllYXI+MjAxOTwvWWVhcj48UmVj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BZGFtPC9BdXRob3I+PFllYXI+MjAxOTwvWWVhcj48UmVj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04A7548E" w14:textId="77777777" w:rsidR="00C27E46" w:rsidRDefault="00C27E46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diagnosed according to ICD-10 criteria (n=181)</w:t>
            </w:r>
          </w:p>
          <w:p w14:paraId="5B931710" w14:textId="77777777" w:rsidR="00C27E46" w:rsidRDefault="00C27E46" w:rsidP="005B2F42">
            <w:pPr>
              <w:rPr>
                <w:sz w:val="20"/>
                <w:szCs w:val="20"/>
              </w:rPr>
            </w:pPr>
          </w:p>
          <w:p w14:paraId="0D3F8AAB" w14:textId="77777777" w:rsidR="00C27E46" w:rsidRDefault="00C27E46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e, n= 96 (53%), Female, n=85 (47%)</w:t>
            </w:r>
          </w:p>
          <w:p w14:paraId="70800539" w14:textId="77777777" w:rsidR="00C27E46" w:rsidRDefault="00C27E46" w:rsidP="005B2F42">
            <w:pPr>
              <w:rPr>
                <w:sz w:val="20"/>
                <w:szCs w:val="20"/>
              </w:rPr>
            </w:pPr>
          </w:p>
          <w:p w14:paraId="3089958E" w14:textId="03F52ED2" w:rsidR="00C27E46" w:rsidRDefault="00C27E46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aged 6-10 (n=46).</w:t>
            </w:r>
          </w:p>
          <w:p w14:paraId="608FEB5B" w14:textId="77777777" w:rsidR="00C27E46" w:rsidRDefault="00C27E46" w:rsidP="005B2F42">
            <w:pPr>
              <w:rPr>
                <w:sz w:val="20"/>
                <w:szCs w:val="20"/>
              </w:rPr>
            </w:pPr>
          </w:p>
          <w:p w14:paraId="4B2E6E35" w14:textId="77777777" w:rsidR="00C27E46" w:rsidRDefault="00C27E46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aged 11-18 (n=135)</w:t>
            </w:r>
          </w:p>
          <w:p w14:paraId="6ABD8C9E" w14:textId="77777777" w:rsidR="0003259A" w:rsidRDefault="0003259A" w:rsidP="005B2F42">
            <w:pPr>
              <w:rPr>
                <w:sz w:val="20"/>
                <w:szCs w:val="20"/>
              </w:rPr>
            </w:pPr>
          </w:p>
          <w:p w14:paraId="0C0416CE" w14:textId="741FDB86" w:rsidR="0003259A" w:rsidRPr="00057758" w:rsidRDefault="0003259A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3C84D1E3" w14:textId="5CCE2B9F" w:rsidR="00C27E46" w:rsidRDefault="007916DE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mean age:13.0, SD=3.0</w:t>
            </w:r>
          </w:p>
          <w:p w14:paraId="727CF76F" w14:textId="77777777" w:rsidR="007916DE" w:rsidRDefault="007916DE" w:rsidP="005B2F42">
            <w:pPr>
              <w:rPr>
                <w:sz w:val="20"/>
                <w:szCs w:val="20"/>
              </w:rPr>
            </w:pPr>
          </w:p>
          <w:p w14:paraId="13EB999B" w14:textId="2369B343" w:rsidR="007916DE" w:rsidRPr="00057758" w:rsidRDefault="007916DE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age range:6-18.0</w:t>
            </w:r>
          </w:p>
        </w:tc>
        <w:tc>
          <w:tcPr>
            <w:tcW w:w="1559" w:type="dxa"/>
          </w:tcPr>
          <w:p w14:paraId="50708EB2" w14:textId="35CA0ECE" w:rsidR="00C27E46" w:rsidRPr="00057758" w:rsidRDefault="007916DE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-BOCS</w:t>
            </w:r>
          </w:p>
        </w:tc>
        <w:tc>
          <w:tcPr>
            <w:tcW w:w="2835" w:type="dxa"/>
          </w:tcPr>
          <w:p w14:paraId="18EB2FEB" w14:textId="77777777" w:rsidR="00C27E46" w:rsidRDefault="007916DE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% (n=9) of the total sample diagnosed with OCD also had a diagnosis of PDD.</w:t>
            </w:r>
          </w:p>
          <w:p w14:paraId="5BCBDE14" w14:textId="77777777" w:rsidR="007916DE" w:rsidRDefault="007916DE" w:rsidP="005B2F42">
            <w:pPr>
              <w:rPr>
                <w:sz w:val="20"/>
                <w:szCs w:val="20"/>
              </w:rPr>
            </w:pPr>
          </w:p>
          <w:p w14:paraId="091F3622" w14:textId="39920265" w:rsidR="007916DE" w:rsidRPr="00057758" w:rsidRDefault="007916DE" w:rsidP="005B2F42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0D6C664F" w14:textId="191CB287" w:rsidR="00C27E46" w:rsidRPr="00057758" w:rsidRDefault="007916DE" w:rsidP="005B2F42">
            <w:pPr>
              <w:rPr>
                <w:color w:val="4A4A4A"/>
                <w:sz w:val="20"/>
                <w:szCs w:val="20"/>
                <w:shd w:val="clear" w:color="auto" w:fill="FFFFFF"/>
              </w:rPr>
            </w:pPr>
            <w:r>
              <w:rPr>
                <w:color w:val="4A4A4A"/>
                <w:sz w:val="20"/>
                <w:szCs w:val="20"/>
                <w:shd w:val="clear" w:color="auto" w:fill="FFFFFF"/>
              </w:rPr>
              <w:t xml:space="preserve">Not reported on </w:t>
            </w:r>
          </w:p>
        </w:tc>
        <w:tc>
          <w:tcPr>
            <w:tcW w:w="1423" w:type="dxa"/>
          </w:tcPr>
          <w:p w14:paraId="129DA1C5" w14:textId="0649F2C5" w:rsidR="00C27E46" w:rsidRPr="00057758" w:rsidRDefault="007916DE" w:rsidP="005B2F4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t reported on </w:t>
            </w:r>
          </w:p>
        </w:tc>
        <w:tc>
          <w:tcPr>
            <w:tcW w:w="1707" w:type="dxa"/>
          </w:tcPr>
          <w:p w14:paraId="4453B777" w14:textId="56BD1FF7" w:rsidR="004628B5" w:rsidRPr="00057758" w:rsidRDefault="004628B5" w:rsidP="005B2F42">
            <w:pPr>
              <w:rPr>
                <w:sz w:val="20"/>
                <w:szCs w:val="20"/>
              </w:rPr>
            </w:pPr>
            <w:r w:rsidRPr="004628B5">
              <w:rPr>
                <w:sz w:val="20"/>
                <w:szCs w:val="20"/>
              </w:rPr>
              <w:t>The main purpose of the study was to assess the psychometric properties of the German Version of the Padua Inventory-Washington State University Revision for measuring paediatric OCD</w:t>
            </w:r>
          </w:p>
        </w:tc>
      </w:tr>
      <w:tr w:rsidR="005B2F42" w:rsidRPr="00057758" w14:paraId="0731E441" w14:textId="77777777" w:rsidTr="008708C9">
        <w:trPr>
          <w:trHeight w:val="343"/>
        </w:trPr>
        <w:tc>
          <w:tcPr>
            <w:tcW w:w="1555" w:type="dxa"/>
          </w:tcPr>
          <w:p w14:paraId="3B25439F" w14:textId="0FF9CD04" w:rsidR="00C03D79" w:rsidRPr="00057758" w:rsidRDefault="00C03D79" w:rsidP="00C03D79">
            <w:pPr>
              <w:rPr>
                <w:sz w:val="20"/>
                <w:szCs w:val="20"/>
              </w:rPr>
            </w:pPr>
            <w:proofErr w:type="spellStart"/>
            <w:r w:rsidRPr="00057758">
              <w:rPr>
                <w:sz w:val="20"/>
                <w:szCs w:val="20"/>
              </w:rPr>
              <w:t>Arildskov</w:t>
            </w:r>
            <w:proofErr w:type="spellEnd"/>
            <w:r w:rsidRPr="00057758">
              <w:rPr>
                <w:sz w:val="20"/>
                <w:szCs w:val="20"/>
              </w:rPr>
              <w:t xml:space="preserve"> et al.</w:t>
            </w:r>
            <w:r w:rsidR="00B66122" w:rsidRPr="00057758">
              <w:rPr>
                <w:sz w:val="20"/>
                <w:szCs w:val="20"/>
              </w:rPr>
              <w:t xml:space="preserve"> (</w:t>
            </w:r>
            <w:r w:rsidRPr="00057758">
              <w:rPr>
                <w:sz w:val="20"/>
                <w:szCs w:val="20"/>
              </w:rPr>
              <w:t>2016</w:t>
            </w:r>
            <w:r w:rsidR="00B66122" w:rsidRPr="00057758">
              <w:rPr>
                <w:sz w:val="20"/>
                <w:szCs w:val="20"/>
              </w:rPr>
              <w:t>)</w:t>
            </w:r>
            <w:r w:rsidR="002C141B" w:rsidRPr="00057758">
              <w:rPr>
                <w:sz w:val="20"/>
                <w:szCs w:val="20"/>
              </w:rPr>
              <w:fldChar w:fldCharType="begin">
                <w:fldData xml:space="preserve">PEVuZE5vdGU+PENpdGU+PEF1dGhvcj5BcmlsZHNrb3Y8L0F1dGhvcj48WWVhcj4yMDE2PC9ZZWFy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=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BcmlsZHNrb3Y8L0F1dGhvcj48WWVhcj4yMDE2PC9ZZWFy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=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2C141B" w:rsidRPr="00057758">
              <w:rPr>
                <w:sz w:val="20"/>
                <w:szCs w:val="20"/>
              </w:rPr>
            </w:r>
            <w:r w:rsidR="002C141B"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)</w:t>
            </w:r>
            <w:r w:rsidR="002C141B" w:rsidRPr="00057758">
              <w:rPr>
                <w:sz w:val="20"/>
                <w:szCs w:val="20"/>
              </w:rPr>
              <w:fldChar w:fldCharType="end"/>
            </w:r>
          </w:p>
          <w:p w14:paraId="4BFB7A8D" w14:textId="656B1202" w:rsidR="00C03D79" w:rsidRPr="00057758" w:rsidRDefault="00C03D79" w:rsidP="00C03D79">
            <w:pPr>
              <w:rPr>
                <w:sz w:val="20"/>
                <w:szCs w:val="20"/>
              </w:rPr>
            </w:pPr>
          </w:p>
        </w:tc>
        <w:tc>
          <w:tcPr>
            <w:tcW w:w="1842" w:type="dxa"/>
          </w:tcPr>
          <w:p w14:paraId="50F349BA" w14:textId="679B27AF" w:rsidR="003A04FF" w:rsidRPr="00057758" w:rsidRDefault="003A04FF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Denmark, Norway &amp; Sweden </w:t>
            </w:r>
          </w:p>
          <w:p w14:paraId="4782E337" w14:textId="77777777" w:rsidR="003A04FF" w:rsidRPr="00057758" w:rsidRDefault="003A04FF" w:rsidP="005B2F42">
            <w:pPr>
              <w:rPr>
                <w:sz w:val="20"/>
                <w:szCs w:val="20"/>
              </w:rPr>
            </w:pPr>
          </w:p>
          <w:p w14:paraId="099942F3" w14:textId="7CCB173B" w:rsidR="005B2F42" w:rsidRPr="00057758" w:rsidRDefault="001C2218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</w:t>
            </w:r>
            <w:r w:rsidR="005B2F42" w:rsidRPr="00057758">
              <w:rPr>
                <w:sz w:val="20"/>
                <w:szCs w:val="20"/>
              </w:rPr>
              <w:t xml:space="preserve">OCD </w:t>
            </w:r>
            <w:r w:rsidRPr="00057758">
              <w:rPr>
                <w:sz w:val="20"/>
                <w:szCs w:val="20"/>
              </w:rPr>
              <w:t>sample</w:t>
            </w:r>
            <w:r w:rsidR="007901D5" w:rsidRPr="00057758">
              <w:rPr>
                <w:sz w:val="20"/>
                <w:szCs w:val="20"/>
              </w:rPr>
              <w:t xml:space="preserve"> </w:t>
            </w:r>
            <w:r w:rsidR="005B2F42" w:rsidRPr="00057758">
              <w:rPr>
                <w:sz w:val="20"/>
                <w:szCs w:val="20"/>
              </w:rPr>
              <w:t>diagnosed according to DSM-IV-TR criteria: (n= 257)</w:t>
            </w:r>
          </w:p>
          <w:p w14:paraId="57AA21F1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34E50733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n=125 (48.6%)</w:t>
            </w:r>
          </w:p>
          <w:p w14:paraId="5151F18A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n = 132 (51.4%) of total OCD sample.</w:t>
            </w:r>
          </w:p>
          <w:p w14:paraId="4FAC15F2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0680EACA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Normative data from Ehlers and </w:t>
            </w:r>
            <w:proofErr w:type="spellStart"/>
            <w:r w:rsidRPr="00057758">
              <w:rPr>
                <w:sz w:val="20"/>
                <w:szCs w:val="20"/>
              </w:rPr>
              <w:t>Gillberg</w:t>
            </w:r>
            <w:proofErr w:type="spellEnd"/>
            <w:r w:rsidRPr="00057758">
              <w:rPr>
                <w:sz w:val="20"/>
                <w:szCs w:val="20"/>
              </w:rPr>
              <w:t xml:space="preserve"> (n=1401)</w:t>
            </w:r>
          </w:p>
          <w:p w14:paraId="3AB00348" w14:textId="77777777" w:rsidR="00F30188" w:rsidRPr="00057758" w:rsidRDefault="00F30188" w:rsidP="005B2F42">
            <w:pPr>
              <w:rPr>
                <w:sz w:val="20"/>
                <w:szCs w:val="20"/>
              </w:rPr>
            </w:pPr>
          </w:p>
          <w:p w14:paraId="17D2C473" w14:textId="2865E27C" w:rsidR="00F30188" w:rsidRPr="00057758" w:rsidRDefault="00AB6950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ross-sectional but participants originally recruited as part of a multi-step intervention study including RCT.</w:t>
            </w:r>
          </w:p>
        </w:tc>
        <w:tc>
          <w:tcPr>
            <w:tcW w:w="1560" w:type="dxa"/>
          </w:tcPr>
          <w:p w14:paraId="0BC739F6" w14:textId="3F53FE6F" w:rsidR="005B2F42" w:rsidRPr="00057758" w:rsidRDefault="00466694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OCD Sample </w:t>
            </w:r>
            <w:r w:rsidR="005B2F42" w:rsidRPr="00057758">
              <w:rPr>
                <w:sz w:val="20"/>
                <w:szCs w:val="20"/>
              </w:rPr>
              <w:t>Mean Age: 12.79 SD=2.75</w:t>
            </w:r>
          </w:p>
          <w:p w14:paraId="75073F19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320C8CC8" w14:textId="4277C131" w:rsidR="005B2F42" w:rsidRPr="00057758" w:rsidRDefault="00466694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OCD Sample </w:t>
            </w:r>
            <w:r w:rsidR="005B2F42" w:rsidRPr="00057758">
              <w:rPr>
                <w:sz w:val="20"/>
                <w:szCs w:val="20"/>
              </w:rPr>
              <w:t>Age of onset: 11.56 SD=3.01</w:t>
            </w:r>
          </w:p>
          <w:p w14:paraId="2681A14F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56162692" w14:textId="06475D15" w:rsidR="005B2F42" w:rsidRPr="00057758" w:rsidRDefault="005B2F42" w:rsidP="005B2F42">
            <w:pPr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2AD284D5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SSQ</w:t>
            </w:r>
          </w:p>
          <w:p w14:paraId="693EB864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  <w:p w14:paraId="2634CC71" w14:textId="0CB7AC78" w:rsidR="005B2F42" w:rsidRPr="00057758" w:rsidRDefault="005B2F42" w:rsidP="005B2F42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5293C50B" w14:textId="348F4D00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group (not excl</w:t>
            </w:r>
            <w:r w:rsidR="00FE687D" w:rsidRPr="00057758">
              <w:rPr>
                <w:sz w:val="20"/>
                <w:szCs w:val="20"/>
              </w:rPr>
              <w:t>uding</w:t>
            </w:r>
            <w:r w:rsidRPr="00057758">
              <w:rPr>
                <w:sz w:val="20"/>
                <w:szCs w:val="20"/>
              </w:rPr>
              <w:t xml:space="preserve"> comorbid dx): mean ASSQ score = 7.18 SD= 6.93</w:t>
            </w:r>
          </w:p>
          <w:p w14:paraId="09FB2778" w14:textId="4ED2258D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0325CC5D" w14:textId="737E606F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rmative data: mean ASSQ score = 0.70 SD=2.58</w:t>
            </w:r>
          </w:p>
          <w:p w14:paraId="5C1DADE0" w14:textId="07703674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79A45D04" w14:textId="5E09B071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>Mann Whitney U – as data not normally distributed -U = 33,096.00, z = −25.03, p &lt; .</w:t>
            </w:r>
            <w:r w:rsidRPr="00057758">
              <w:rPr>
                <w:rFonts w:eastAsiaTheme="minorHAnsi"/>
                <w:color w:val="000000" w:themeColor="text1"/>
                <w:sz w:val="20"/>
                <w:szCs w:val="20"/>
                <w:lang w:eastAsia="en-US"/>
              </w:rPr>
              <w:t xml:space="preserve">001, </w:t>
            </w:r>
            <w:r w:rsidR="00EC5053" w:rsidRPr="00057758">
              <w:rPr>
                <w:rFonts w:eastAsiaTheme="minorHAnsi"/>
                <w:color w:val="000000" w:themeColor="text1"/>
                <w:sz w:val="20"/>
                <w:szCs w:val="20"/>
                <w:lang w:eastAsia="en-US"/>
              </w:rPr>
              <w:t xml:space="preserve">t=2.62, </w:t>
            </w:r>
            <w:proofErr w:type="spellStart"/>
            <w:r w:rsidR="00EC5053" w:rsidRPr="00057758">
              <w:rPr>
                <w:rFonts w:eastAsiaTheme="minorHAnsi"/>
                <w:color w:val="000000" w:themeColor="text1"/>
                <w:sz w:val="20"/>
                <w:szCs w:val="20"/>
                <w:lang w:eastAsia="en-US"/>
              </w:rPr>
              <w:t>sd</w:t>
            </w:r>
            <w:proofErr w:type="spellEnd"/>
            <w:r w:rsidR="00EC5053" w:rsidRPr="00057758">
              <w:rPr>
                <w:rFonts w:eastAsiaTheme="minorHAnsi"/>
                <w:color w:val="000000" w:themeColor="text1"/>
                <w:sz w:val="20"/>
                <w:szCs w:val="20"/>
                <w:lang w:eastAsia="en-US"/>
              </w:rPr>
              <w:t xml:space="preserve">=36.52 </w:t>
            </w:r>
            <w:r w:rsidRPr="00057758">
              <w:rPr>
                <w:rFonts w:eastAsiaTheme="minorHAnsi"/>
                <w:sz w:val="20"/>
                <w:szCs w:val="20"/>
                <w:lang w:eastAsia="en-US"/>
              </w:rPr>
              <w:t>a large effect size</w:t>
            </w:r>
          </w:p>
          <w:p w14:paraId="2EB1192A" w14:textId="302D2AC7" w:rsidR="005B2F42" w:rsidRPr="00057758" w:rsidRDefault="005B2F42" w:rsidP="005B2F42">
            <w:pPr>
              <w:rPr>
                <w:rFonts w:eastAsiaTheme="minorHAnsi"/>
                <w:sz w:val="20"/>
                <w:szCs w:val="20"/>
                <w:lang w:eastAsia="en-US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>r = .61</w:t>
            </w:r>
          </w:p>
          <w:p w14:paraId="3F541105" w14:textId="2509F9CC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</w:t>
            </w:r>
            <w:r w:rsidR="00B81E71" w:rsidRPr="00057758">
              <w:rPr>
                <w:sz w:val="20"/>
                <w:szCs w:val="20"/>
              </w:rPr>
              <w:t>---------------</w:t>
            </w:r>
          </w:p>
          <w:p w14:paraId="171DC3E3" w14:textId="19FB3F48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lastRenderedPageBreak/>
              <w:t>Pure OCD group (excl</w:t>
            </w:r>
            <w:r w:rsidR="00FE687D" w:rsidRPr="00057758">
              <w:rPr>
                <w:rFonts w:eastAsiaTheme="minorHAnsi"/>
                <w:sz w:val="20"/>
                <w:szCs w:val="20"/>
                <w:lang w:eastAsia="en-US"/>
              </w:rPr>
              <w:t>uding</w:t>
            </w:r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 comorbid dx)-n=160. Mean ASSQ score=5.47, SD= 5.19, M</w:t>
            </w:r>
            <w:r w:rsidR="00FE687D" w:rsidRPr="00057758">
              <w:rPr>
                <w:rFonts w:eastAsiaTheme="minorHAnsi"/>
                <w:sz w:val="20"/>
                <w:szCs w:val="20"/>
                <w:lang w:eastAsia="en-US"/>
              </w:rPr>
              <w:t>e</w:t>
            </w:r>
            <w:r w:rsidRPr="00057758">
              <w:rPr>
                <w:rFonts w:eastAsiaTheme="minorHAnsi"/>
                <w:sz w:val="20"/>
                <w:szCs w:val="20"/>
                <w:lang w:eastAsia="en-US"/>
              </w:rPr>
              <w:t>d</w:t>
            </w:r>
            <w:r w:rsidR="00FE687D" w:rsidRPr="00057758">
              <w:rPr>
                <w:rFonts w:eastAsiaTheme="minorHAnsi"/>
                <w:sz w:val="20"/>
                <w:szCs w:val="20"/>
                <w:lang w:eastAsia="en-US"/>
              </w:rPr>
              <w:t>ia</w:t>
            </w:r>
            <w:r w:rsidRPr="00057758">
              <w:rPr>
                <w:rFonts w:eastAsiaTheme="minorHAnsi"/>
                <w:sz w:val="20"/>
                <w:szCs w:val="20"/>
                <w:lang w:eastAsia="en-US"/>
              </w:rPr>
              <w:t>n=4.</w:t>
            </w:r>
          </w:p>
          <w:p w14:paraId="6BF09F59" w14:textId="147A1871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</w:p>
          <w:p w14:paraId="091E08E7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rmative data: mean ASSQ score = 0.70 SD=2.58</w:t>
            </w:r>
          </w:p>
          <w:p w14:paraId="60484B3A" w14:textId="77777777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 </w:t>
            </w:r>
          </w:p>
          <w:p w14:paraId="507ACA95" w14:textId="77777777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Mann Whitney U – U </w:t>
            </w:r>
            <w:proofErr w:type="gramStart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=  26,438.00</w:t>
            </w:r>
            <w:proofErr w:type="gramEnd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, z = − 19.91, p  &lt; .001, a large</w:t>
            </w:r>
          </w:p>
          <w:p w14:paraId="11BAA028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effect size r </w:t>
            </w:r>
            <w:proofErr w:type="gramStart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=  .</w:t>
            </w:r>
            <w:proofErr w:type="gramEnd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50.</w:t>
            </w:r>
          </w:p>
          <w:p w14:paraId="3F9ED2D5" w14:textId="005C3FF2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</w:t>
            </w:r>
            <w:r w:rsidR="00B81E71" w:rsidRPr="00057758">
              <w:rPr>
                <w:sz w:val="20"/>
                <w:szCs w:val="20"/>
              </w:rPr>
              <w:t>--------------</w:t>
            </w:r>
          </w:p>
          <w:p w14:paraId="4B0B06FA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Group: ASSQ score &gt;or= to 17-n =25 (9.7%), SD =9.7</w:t>
            </w:r>
          </w:p>
          <w:p w14:paraId="0117773F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7C4657DE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rmative Group: ASSQ score&gt;or= to 17 = 8 (0.6%), SD=0.6</w:t>
            </w:r>
          </w:p>
          <w:p w14:paraId="31A5D164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415EC45E" w14:textId="77777777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  <w:r w:rsidRPr="00057758">
              <w:rPr>
                <w:sz w:val="20"/>
                <w:szCs w:val="20"/>
              </w:rPr>
              <w:t xml:space="preserve">Pearson’s Chi square test- compare differences in proportions - </w:t>
            </w:r>
            <w:r w:rsidRPr="00057758">
              <w:rPr>
                <w:rFonts w:eastAsiaTheme="minorHAnsi"/>
                <w:sz w:val="20"/>
                <w:szCs w:val="20"/>
                <w:lang w:eastAsia="en-US"/>
              </w:rPr>
              <w:t>χ2(1, N = 1658) = 93.34,</w:t>
            </w:r>
          </w:p>
          <w:p w14:paraId="77CE26E2" w14:textId="6FF7D811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p &lt; .001, a small effect size </w:t>
            </w:r>
            <w:proofErr w:type="spellStart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rϕ</w:t>
            </w:r>
            <w:proofErr w:type="spellEnd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 = .24</w:t>
            </w:r>
          </w:p>
          <w:p w14:paraId="0C2847A8" w14:textId="75600993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</w:t>
            </w:r>
            <w:r w:rsidR="00B81E71" w:rsidRPr="00057758">
              <w:rPr>
                <w:sz w:val="20"/>
                <w:szCs w:val="20"/>
              </w:rPr>
              <w:t>--------------</w:t>
            </w:r>
          </w:p>
          <w:p w14:paraId="0051B015" w14:textId="18930E5F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Group ASSQ score&gt;or= to 13 = 44, SD=17.1</w:t>
            </w:r>
            <w:r w:rsidR="0018691E">
              <w:rPr>
                <w:sz w:val="20"/>
                <w:szCs w:val="20"/>
              </w:rPr>
              <w:t xml:space="preserve"> </w:t>
            </w:r>
            <w:r w:rsidR="0018691E" w:rsidRPr="00204C2C">
              <w:rPr>
                <w:sz w:val="20"/>
                <w:szCs w:val="20"/>
                <w:highlight w:val="yellow"/>
              </w:rPr>
              <w:t>(25.6% of male OCD sample compared to 9.1% of female OCD sample)</w:t>
            </w:r>
          </w:p>
          <w:p w14:paraId="58DCC402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28586B47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rmative Group: ASSQ score &gt;or= to 13 =10 SD=0.7</w:t>
            </w:r>
          </w:p>
          <w:p w14:paraId="36BDDA82" w14:textId="77777777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</w:p>
          <w:p w14:paraId="2C7490A8" w14:textId="77777777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  <w:proofErr w:type="spellStart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Pearsons’s</w:t>
            </w:r>
            <w:proofErr w:type="spellEnd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 Chi square test-</w:t>
            </w:r>
          </w:p>
          <w:p w14:paraId="0EDE584C" w14:textId="77777777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>χ2(1, N = 1658) = 185.53,</w:t>
            </w:r>
          </w:p>
          <w:p w14:paraId="20DA19D0" w14:textId="3F2DB00B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p &lt; .001, a medium effect size </w:t>
            </w:r>
            <w:proofErr w:type="spellStart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rϕ</w:t>
            </w:r>
            <w:proofErr w:type="spellEnd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 = .34.</w:t>
            </w:r>
          </w:p>
        </w:tc>
        <w:tc>
          <w:tcPr>
            <w:tcW w:w="2268" w:type="dxa"/>
          </w:tcPr>
          <w:p w14:paraId="6A1D06C3" w14:textId="5F0F34E2" w:rsidR="005B2F42" w:rsidRPr="00057758" w:rsidRDefault="005B2F42" w:rsidP="005B2F42">
            <w:pPr>
              <w:rPr>
                <w:color w:val="4A4A4A"/>
                <w:sz w:val="20"/>
                <w:szCs w:val="20"/>
                <w:shd w:val="clear" w:color="auto" w:fill="FFFFFF"/>
              </w:rPr>
            </w:pPr>
            <w:r w:rsidRPr="00057758">
              <w:rPr>
                <w:color w:val="4A4A4A"/>
                <w:sz w:val="20"/>
                <w:szCs w:val="20"/>
                <w:shd w:val="clear" w:color="auto" w:fill="FFFFFF"/>
              </w:rPr>
              <w:lastRenderedPageBreak/>
              <w:t>Three -step multiple regression analysis model</w:t>
            </w:r>
            <w:r w:rsidR="00214A88" w:rsidRPr="00057758">
              <w:rPr>
                <w:color w:val="4A4A4A"/>
                <w:sz w:val="20"/>
                <w:szCs w:val="20"/>
                <w:shd w:val="clear" w:color="auto" w:fill="FFFFFF"/>
              </w:rPr>
              <w:t>.</w:t>
            </w:r>
          </w:p>
          <w:p w14:paraId="769966F7" w14:textId="77777777" w:rsidR="005B2F42" w:rsidRPr="00057758" w:rsidRDefault="005B2F42" w:rsidP="005B2F42">
            <w:pPr>
              <w:rPr>
                <w:color w:val="4A4A4A"/>
                <w:sz w:val="20"/>
                <w:szCs w:val="20"/>
                <w:shd w:val="clear" w:color="auto" w:fill="FFFFFF"/>
              </w:rPr>
            </w:pPr>
          </w:p>
          <w:p w14:paraId="761002CB" w14:textId="145631BD" w:rsidR="005B2F42" w:rsidRPr="00057758" w:rsidRDefault="00214A88" w:rsidP="005B2F42">
            <w:pPr>
              <w:rPr>
                <w:color w:val="4A4A4A"/>
                <w:sz w:val="20"/>
                <w:szCs w:val="20"/>
                <w:shd w:val="clear" w:color="auto" w:fill="FFFFFF"/>
              </w:rPr>
            </w:pPr>
            <w:r w:rsidRPr="00057758">
              <w:rPr>
                <w:color w:val="4A4A4A"/>
                <w:sz w:val="20"/>
                <w:szCs w:val="20"/>
                <w:shd w:val="clear" w:color="auto" w:fill="FFFFFF"/>
              </w:rPr>
              <w:t xml:space="preserve">Significant </w:t>
            </w:r>
            <w:r w:rsidR="005B2F42" w:rsidRPr="00057758">
              <w:rPr>
                <w:color w:val="4A4A4A"/>
                <w:sz w:val="20"/>
                <w:szCs w:val="20"/>
                <w:shd w:val="clear" w:color="auto" w:fill="FFFFFF"/>
              </w:rPr>
              <w:t xml:space="preserve">correlation between mean CY-BOCS scores and mean ASSQ </w:t>
            </w:r>
            <w:proofErr w:type="gramStart"/>
            <w:r w:rsidR="005B2F42" w:rsidRPr="00057758">
              <w:rPr>
                <w:color w:val="4A4A4A"/>
                <w:sz w:val="20"/>
                <w:szCs w:val="20"/>
                <w:shd w:val="clear" w:color="auto" w:fill="FFFFFF"/>
              </w:rPr>
              <w:t>F(</w:t>
            </w:r>
            <w:proofErr w:type="gramEnd"/>
            <w:r w:rsidR="005B2F42" w:rsidRPr="00057758">
              <w:rPr>
                <w:color w:val="4A4A4A"/>
                <w:sz w:val="20"/>
                <w:szCs w:val="20"/>
                <w:shd w:val="clear" w:color="auto" w:fill="FFFFFF"/>
              </w:rPr>
              <w:t xml:space="preserve">10,242)=2300, p=0.014. </w:t>
            </w:r>
          </w:p>
          <w:p w14:paraId="5F4829B1" w14:textId="77777777" w:rsidR="005B2F42" w:rsidRPr="00057758" w:rsidRDefault="005B2F42" w:rsidP="005B2F42">
            <w:pPr>
              <w:rPr>
                <w:color w:val="4A4A4A"/>
                <w:sz w:val="20"/>
                <w:szCs w:val="20"/>
                <w:shd w:val="clear" w:color="auto" w:fill="FFFFFF"/>
              </w:rPr>
            </w:pPr>
          </w:p>
          <w:p w14:paraId="6E74668E" w14:textId="23572A2A" w:rsidR="005B2F42" w:rsidRPr="00057758" w:rsidRDefault="00FE687D" w:rsidP="005B2F42">
            <w:pPr>
              <w:rPr>
                <w:color w:val="4A4A4A"/>
                <w:sz w:val="20"/>
                <w:szCs w:val="20"/>
                <w:shd w:val="clear" w:color="auto" w:fill="FFFFFF"/>
              </w:rPr>
            </w:pPr>
            <w:r w:rsidRPr="00057758">
              <w:rPr>
                <w:color w:val="4A4A4A"/>
                <w:sz w:val="20"/>
                <w:szCs w:val="20"/>
                <w:shd w:val="clear" w:color="auto" w:fill="FFFFFF"/>
              </w:rPr>
              <w:t>The</w:t>
            </w:r>
            <w:r w:rsidR="005B2F42" w:rsidRPr="00057758">
              <w:rPr>
                <w:color w:val="4A4A4A"/>
                <w:sz w:val="20"/>
                <w:szCs w:val="20"/>
                <w:shd w:val="clear" w:color="auto" w:fill="FFFFFF"/>
              </w:rPr>
              <w:t xml:space="preserve"> motor/tic/OCD subscale was the only variable that significantly contributed. This subscale was positively </w:t>
            </w:r>
            <w:r w:rsidR="005B2F42" w:rsidRPr="00057758">
              <w:rPr>
                <w:color w:val="4A4A4A"/>
                <w:sz w:val="20"/>
                <w:szCs w:val="20"/>
                <w:shd w:val="clear" w:color="auto" w:fill="FFFFFF"/>
              </w:rPr>
              <w:lastRenderedPageBreak/>
              <w:t xml:space="preserve">correlated to OCD severity B=.514, 95% CI [.184,.844] </w:t>
            </w:r>
            <w:proofErr w:type="gramStart"/>
            <w:r w:rsidR="005B2F42" w:rsidRPr="00057758">
              <w:rPr>
                <w:color w:val="4A4A4A"/>
                <w:sz w:val="20"/>
                <w:szCs w:val="20"/>
                <w:shd w:val="clear" w:color="auto" w:fill="FFFFFF"/>
              </w:rPr>
              <w:t>t(</w:t>
            </w:r>
            <w:proofErr w:type="gramEnd"/>
            <w:r w:rsidR="005B2F42" w:rsidRPr="00057758">
              <w:rPr>
                <w:color w:val="4A4A4A"/>
                <w:sz w:val="20"/>
                <w:szCs w:val="20"/>
                <w:shd w:val="clear" w:color="auto" w:fill="FFFFFF"/>
              </w:rPr>
              <w:t xml:space="preserve">242)=3.064 p=0.002. </w:t>
            </w:r>
          </w:p>
          <w:p w14:paraId="028F4E13" w14:textId="77777777" w:rsidR="005B2F42" w:rsidRPr="00057758" w:rsidRDefault="005B2F42" w:rsidP="005B2F42">
            <w:pPr>
              <w:rPr>
                <w:color w:val="4A4A4A"/>
                <w:sz w:val="20"/>
                <w:szCs w:val="20"/>
                <w:shd w:val="clear" w:color="auto" w:fill="FFFFFF"/>
              </w:rPr>
            </w:pPr>
          </w:p>
          <w:p w14:paraId="4EB2E560" w14:textId="77777777" w:rsidR="005B2F42" w:rsidRPr="00057758" w:rsidRDefault="005B2F42" w:rsidP="005B2F42">
            <w:pPr>
              <w:rPr>
                <w:color w:val="4A4A4A"/>
                <w:sz w:val="20"/>
                <w:szCs w:val="20"/>
                <w:shd w:val="clear" w:color="auto" w:fill="FFFFFF"/>
              </w:rPr>
            </w:pPr>
            <w:r w:rsidRPr="00057758">
              <w:rPr>
                <w:color w:val="4A4A4A"/>
                <w:sz w:val="20"/>
                <w:szCs w:val="20"/>
                <w:shd w:val="clear" w:color="auto" w:fill="FFFFFF"/>
              </w:rPr>
              <w:t xml:space="preserve">The autistic style and social difficulties subscales did not contribute significantly to the model as these autism specific symptoms did not significantly correlate with the mean CY-BOCS score.  </w:t>
            </w:r>
          </w:p>
          <w:p w14:paraId="40166FBD" w14:textId="77777777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>Autistic style (β = −.065, 95 % CI [−.417, .287],</w:t>
            </w:r>
          </w:p>
          <w:p w14:paraId="37C98AAA" w14:textId="77777777" w:rsidR="005B2F42" w:rsidRPr="00057758" w:rsidRDefault="005B2F42" w:rsidP="005B2F42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  <w:lang w:eastAsia="en-US"/>
              </w:rPr>
            </w:pPr>
            <w:proofErr w:type="gramStart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t(</w:t>
            </w:r>
            <w:proofErr w:type="gramEnd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242) = −.361, p = .72) not statistically significant and Social difficulties (β = .074,</w:t>
            </w:r>
          </w:p>
          <w:p w14:paraId="49D96FE7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95 % CI [−.182, .330], </w:t>
            </w:r>
            <w:proofErr w:type="gramStart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>t(</w:t>
            </w:r>
            <w:proofErr w:type="gramEnd"/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242) = .566, p = .57) no statistically significant. </w:t>
            </w:r>
          </w:p>
        </w:tc>
        <w:tc>
          <w:tcPr>
            <w:tcW w:w="1423" w:type="dxa"/>
          </w:tcPr>
          <w:p w14:paraId="35A6CA15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Not reported on.</w:t>
            </w:r>
          </w:p>
        </w:tc>
        <w:tc>
          <w:tcPr>
            <w:tcW w:w="1707" w:type="dxa"/>
          </w:tcPr>
          <w:p w14:paraId="5AA36750" w14:textId="77777777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Limitations </w:t>
            </w:r>
          </w:p>
          <w:p w14:paraId="49BF402E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490DEF90" w14:textId="48335BFD" w:rsidR="005B2F42" w:rsidRPr="00057758" w:rsidRDefault="005B2F42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Y-BOCS score and motor/tics/OCD subscale on ASSQ measure the same construct </w:t>
            </w:r>
            <w:r w:rsidR="00FE687D" w:rsidRPr="00057758">
              <w:rPr>
                <w:sz w:val="20"/>
                <w:szCs w:val="20"/>
              </w:rPr>
              <w:t xml:space="preserve">which </w:t>
            </w:r>
            <w:r w:rsidRPr="00057758">
              <w:rPr>
                <w:sz w:val="20"/>
                <w:szCs w:val="20"/>
              </w:rPr>
              <w:t>may affect ability to differentiate between OCD and ASD.</w:t>
            </w:r>
          </w:p>
          <w:p w14:paraId="36AC52C3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0BEFC874" w14:textId="4121BA9F" w:rsidR="005B2F42" w:rsidRPr="00057758" w:rsidRDefault="00FE687D" w:rsidP="005B2F4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Queries </w:t>
            </w:r>
            <w:r w:rsidR="00EC5053" w:rsidRPr="00057758">
              <w:rPr>
                <w:sz w:val="20"/>
                <w:szCs w:val="20"/>
              </w:rPr>
              <w:t xml:space="preserve">were raised by the </w:t>
            </w:r>
            <w:r w:rsidR="00EC5053" w:rsidRPr="00057758">
              <w:rPr>
                <w:sz w:val="20"/>
                <w:szCs w:val="20"/>
              </w:rPr>
              <w:lastRenderedPageBreak/>
              <w:t xml:space="preserve">authors </w:t>
            </w:r>
            <w:r w:rsidRPr="00057758">
              <w:rPr>
                <w:sz w:val="20"/>
                <w:szCs w:val="20"/>
              </w:rPr>
              <w:t xml:space="preserve">as to whether </w:t>
            </w:r>
            <w:r w:rsidR="005B2F42" w:rsidRPr="00057758">
              <w:rPr>
                <w:sz w:val="20"/>
                <w:szCs w:val="20"/>
              </w:rPr>
              <w:t>ASSQ too sensitive a tool</w:t>
            </w:r>
            <w:r w:rsidRPr="00057758">
              <w:rPr>
                <w:sz w:val="20"/>
                <w:szCs w:val="20"/>
              </w:rPr>
              <w:t>.</w:t>
            </w:r>
          </w:p>
          <w:p w14:paraId="08E9B3CE" w14:textId="77777777" w:rsidR="005B2F42" w:rsidRPr="00057758" w:rsidRDefault="005B2F42" w:rsidP="005B2F42">
            <w:pPr>
              <w:rPr>
                <w:sz w:val="20"/>
                <w:szCs w:val="20"/>
              </w:rPr>
            </w:pPr>
          </w:p>
          <w:p w14:paraId="2034ADF3" w14:textId="77777777" w:rsidR="00BF290A" w:rsidRPr="00057758" w:rsidRDefault="00BF290A" w:rsidP="005B2F42">
            <w:pPr>
              <w:rPr>
                <w:sz w:val="20"/>
                <w:szCs w:val="20"/>
              </w:rPr>
            </w:pPr>
          </w:p>
          <w:p w14:paraId="08A39904" w14:textId="49BEE0EC" w:rsidR="00BF290A" w:rsidRPr="00057758" w:rsidRDefault="00BF290A" w:rsidP="005B2F42">
            <w:pPr>
              <w:rPr>
                <w:sz w:val="20"/>
                <w:szCs w:val="20"/>
              </w:rPr>
            </w:pPr>
          </w:p>
        </w:tc>
      </w:tr>
      <w:tr w:rsidR="00613E31" w:rsidRPr="00057758" w14:paraId="1AC80DAE" w14:textId="77777777" w:rsidTr="008708C9">
        <w:trPr>
          <w:trHeight w:val="343"/>
        </w:trPr>
        <w:tc>
          <w:tcPr>
            <w:tcW w:w="1555" w:type="dxa"/>
          </w:tcPr>
          <w:p w14:paraId="0CFFE7A7" w14:textId="1DD6D65E" w:rsidR="00613E31" w:rsidRPr="00057758" w:rsidRDefault="00613E31" w:rsidP="00481004">
            <w:pPr>
              <w:rPr>
                <w:sz w:val="20"/>
                <w:szCs w:val="20"/>
              </w:rPr>
            </w:pPr>
            <w:proofErr w:type="spellStart"/>
            <w:r w:rsidRPr="00057758">
              <w:rPr>
                <w:sz w:val="20"/>
                <w:szCs w:val="20"/>
              </w:rPr>
              <w:lastRenderedPageBreak/>
              <w:t>Boedhoe</w:t>
            </w:r>
            <w:proofErr w:type="spellEnd"/>
            <w:r w:rsidR="00481004" w:rsidRPr="00057758">
              <w:rPr>
                <w:sz w:val="20"/>
                <w:szCs w:val="20"/>
              </w:rPr>
              <w:t xml:space="preserve"> </w:t>
            </w:r>
            <w:proofErr w:type="gramStart"/>
            <w:r w:rsidR="00481004" w:rsidRPr="00057758">
              <w:rPr>
                <w:sz w:val="20"/>
                <w:szCs w:val="20"/>
              </w:rPr>
              <w:t>et al.</w:t>
            </w:r>
            <w:r w:rsidR="00B66122" w:rsidRPr="00057758">
              <w:rPr>
                <w:sz w:val="20"/>
                <w:szCs w:val="20"/>
              </w:rPr>
              <w:t>(</w:t>
            </w:r>
            <w:proofErr w:type="gramEnd"/>
            <w:r w:rsidRPr="00057758">
              <w:rPr>
                <w:sz w:val="20"/>
                <w:szCs w:val="20"/>
              </w:rPr>
              <w:t>2020</w:t>
            </w:r>
            <w:r w:rsidR="00B66122" w:rsidRPr="00057758">
              <w:rPr>
                <w:sz w:val="20"/>
                <w:szCs w:val="20"/>
              </w:rPr>
              <w:t>)</w:t>
            </w:r>
            <w:r w:rsidR="00AC3085" w:rsidRPr="00057758">
              <w:rPr>
                <w:sz w:val="20"/>
                <w:szCs w:val="20"/>
              </w:rPr>
              <w:fldChar w:fldCharType="begin">
                <w:fldData xml:space="preserve">PEVuZE5vdGU+PENpdGU+PEF1dGhvcj5Cb2VkaG9lPC9BdXRob3I+PFllYXI+MjAyMDwvWWVhcj48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==
</w:fldData>
              </w:fldChar>
            </w:r>
            <w:r w:rsidR="00AC3085" w:rsidRPr="00057758">
              <w:rPr>
                <w:sz w:val="20"/>
                <w:szCs w:val="20"/>
              </w:rPr>
              <w:instrText xml:space="preserve"> ADDIN EN.CITE </w:instrText>
            </w:r>
            <w:r w:rsidR="00AC3085" w:rsidRPr="00057758">
              <w:rPr>
                <w:sz w:val="20"/>
                <w:szCs w:val="20"/>
              </w:rPr>
              <w:fldChar w:fldCharType="begin">
                <w:fldData xml:space="preserve">PEVuZE5vdGU+PENpdGU+PEF1dGhvcj5Cb2VkaG9lPC9BdXRob3I+PFllYXI+MjAyMDwvWWVhcj48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==
</w:fldData>
              </w:fldChar>
            </w:r>
            <w:r w:rsidR="00AC3085" w:rsidRPr="00057758">
              <w:rPr>
                <w:sz w:val="20"/>
                <w:szCs w:val="20"/>
              </w:rPr>
              <w:instrText xml:space="preserve"> ADDIN EN.CITE.DATA </w:instrText>
            </w:r>
            <w:r w:rsidR="00AC3085" w:rsidRPr="00057758">
              <w:rPr>
                <w:sz w:val="20"/>
                <w:szCs w:val="20"/>
              </w:rPr>
            </w:r>
            <w:r w:rsidR="00AC3085" w:rsidRPr="00057758">
              <w:rPr>
                <w:sz w:val="20"/>
                <w:szCs w:val="20"/>
              </w:rPr>
              <w:fldChar w:fldCharType="end"/>
            </w:r>
            <w:r w:rsidR="00AC3085" w:rsidRPr="00057758">
              <w:rPr>
                <w:sz w:val="20"/>
                <w:szCs w:val="20"/>
              </w:rPr>
            </w:r>
            <w:r w:rsidR="00AC3085" w:rsidRPr="00057758">
              <w:rPr>
                <w:sz w:val="20"/>
                <w:szCs w:val="20"/>
              </w:rPr>
              <w:fldChar w:fldCharType="separate"/>
            </w:r>
            <w:r w:rsidR="00AC3085" w:rsidRPr="00057758">
              <w:rPr>
                <w:noProof/>
                <w:sz w:val="20"/>
                <w:szCs w:val="20"/>
              </w:rPr>
              <w:t>(3)</w:t>
            </w:r>
            <w:r w:rsidR="00AC3085"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316D66FC" w14:textId="3CB7ADF8" w:rsidR="003A04FF" w:rsidRPr="00057758" w:rsidRDefault="003A04FF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Worldwide</w:t>
            </w:r>
          </w:p>
          <w:p w14:paraId="418FBC13" w14:textId="77777777" w:rsidR="003A04FF" w:rsidRPr="00057758" w:rsidRDefault="003A04FF" w:rsidP="00961F5E">
            <w:pPr>
              <w:rPr>
                <w:sz w:val="20"/>
                <w:szCs w:val="20"/>
              </w:rPr>
            </w:pPr>
          </w:p>
          <w:p w14:paraId="4AFD40E5" w14:textId="78238E31" w:rsidR="00613E31" w:rsidRPr="00057758" w:rsidRDefault="00613E31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otal OCD Sampl</w:t>
            </w:r>
            <w:r w:rsidR="00645385" w:rsidRPr="00057758">
              <w:rPr>
                <w:sz w:val="20"/>
                <w:szCs w:val="20"/>
              </w:rPr>
              <w:t>e</w:t>
            </w:r>
            <w:r w:rsidR="001C2218" w:rsidRPr="00057758">
              <w:rPr>
                <w:sz w:val="20"/>
                <w:szCs w:val="20"/>
              </w:rPr>
              <w:t xml:space="preserve"> </w:t>
            </w:r>
            <w:r w:rsidR="00645385" w:rsidRPr="00057758">
              <w:rPr>
                <w:sz w:val="20"/>
                <w:szCs w:val="20"/>
              </w:rPr>
              <w:t>n=479</w:t>
            </w:r>
          </w:p>
          <w:p w14:paraId="133CD401" w14:textId="77777777" w:rsidR="00645385" w:rsidRPr="00057758" w:rsidRDefault="00645385" w:rsidP="00961F5E">
            <w:pPr>
              <w:rPr>
                <w:sz w:val="20"/>
                <w:szCs w:val="20"/>
              </w:rPr>
            </w:pPr>
          </w:p>
          <w:p w14:paraId="6F4836AD" w14:textId="56710C49" w:rsidR="00645385" w:rsidRPr="00057758" w:rsidRDefault="00645385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Paediatric OCD Sample – n=140</w:t>
            </w:r>
          </w:p>
          <w:p w14:paraId="49F13053" w14:textId="625A20DC" w:rsidR="00E51B58" w:rsidRPr="00057758" w:rsidRDefault="00E51B58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= n=76 (54.29%) and Female – n=64 (45.71%)</w:t>
            </w:r>
          </w:p>
          <w:p w14:paraId="38D484C3" w14:textId="77777777" w:rsidR="00645385" w:rsidRPr="00057758" w:rsidRDefault="00645385" w:rsidP="00961F5E">
            <w:pPr>
              <w:rPr>
                <w:sz w:val="20"/>
                <w:szCs w:val="20"/>
              </w:rPr>
            </w:pPr>
          </w:p>
          <w:p w14:paraId="6F9EB94E" w14:textId="77777777" w:rsidR="00645385" w:rsidRPr="00057758" w:rsidRDefault="00645385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dolescent OCD Sample – n=339</w:t>
            </w:r>
          </w:p>
          <w:p w14:paraId="0925BF27" w14:textId="77777777" w:rsidR="00E51B58" w:rsidRPr="00057758" w:rsidRDefault="00E51B58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Male </w:t>
            </w:r>
            <w:r w:rsidR="008928C2" w:rsidRPr="00057758">
              <w:rPr>
                <w:sz w:val="20"/>
                <w:szCs w:val="20"/>
              </w:rPr>
              <w:t>–</w:t>
            </w:r>
            <w:r w:rsidRPr="00057758">
              <w:rPr>
                <w:sz w:val="20"/>
                <w:szCs w:val="20"/>
              </w:rPr>
              <w:t xml:space="preserve"> </w:t>
            </w:r>
            <w:r w:rsidR="008928C2" w:rsidRPr="00057758">
              <w:rPr>
                <w:sz w:val="20"/>
                <w:szCs w:val="20"/>
              </w:rPr>
              <w:t>n=195 (54.32%) and Female – n=164 (45.68%)</w:t>
            </w:r>
          </w:p>
          <w:p w14:paraId="3F4C8010" w14:textId="77777777" w:rsidR="00481004" w:rsidRPr="00057758" w:rsidRDefault="00481004" w:rsidP="00961F5E">
            <w:pPr>
              <w:rPr>
                <w:sz w:val="20"/>
                <w:szCs w:val="20"/>
              </w:rPr>
            </w:pPr>
          </w:p>
          <w:p w14:paraId="5066B28E" w14:textId="236D64C2" w:rsidR="00481004" w:rsidRPr="00057758" w:rsidRDefault="00481004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1C267485" w14:textId="2A2C0B46" w:rsidR="00613E31" w:rsidRPr="00057758" w:rsidRDefault="00E51B58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Paediatric OCD sample mean age =10.28</w:t>
            </w:r>
            <w:r w:rsidR="00F430AE" w:rsidRPr="00057758">
              <w:rPr>
                <w:sz w:val="20"/>
                <w:szCs w:val="20"/>
              </w:rPr>
              <w:t>,</w:t>
            </w:r>
            <w:r w:rsidRPr="00057758">
              <w:rPr>
                <w:sz w:val="20"/>
                <w:szCs w:val="20"/>
              </w:rPr>
              <w:t xml:space="preserve"> SD=2.2</w:t>
            </w:r>
          </w:p>
          <w:p w14:paraId="5A9AED91" w14:textId="77777777" w:rsidR="00E51B58" w:rsidRPr="00057758" w:rsidRDefault="00E51B58" w:rsidP="00961F5E">
            <w:pPr>
              <w:rPr>
                <w:sz w:val="20"/>
                <w:szCs w:val="20"/>
              </w:rPr>
            </w:pPr>
          </w:p>
          <w:p w14:paraId="0EDCD6F8" w14:textId="7733F1E0" w:rsidR="00E51B58" w:rsidRPr="00057758" w:rsidRDefault="00E51B58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dolescent OCD sample mean age=14.91</w:t>
            </w:r>
            <w:r w:rsidR="00F430AE" w:rsidRPr="00057758">
              <w:rPr>
                <w:sz w:val="20"/>
                <w:szCs w:val="20"/>
              </w:rPr>
              <w:t xml:space="preserve">, </w:t>
            </w:r>
            <w:r w:rsidRPr="00057758">
              <w:rPr>
                <w:sz w:val="20"/>
                <w:szCs w:val="20"/>
              </w:rPr>
              <w:t>SD=1.72</w:t>
            </w:r>
            <w:r w:rsidR="00F430AE" w:rsidRPr="00057758">
              <w:rPr>
                <w:sz w:val="20"/>
                <w:szCs w:val="20"/>
              </w:rPr>
              <w:t>.</w:t>
            </w:r>
          </w:p>
        </w:tc>
        <w:tc>
          <w:tcPr>
            <w:tcW w:w="1559" w:type="dxa"/>
          </w:tcPr>
          <w:p w14:paraId="492F925A" w14:textId="21F7897E" w:rsidR="00613E31" w:rsidRPr="00057758" w:rsidRDefault="00C46699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</w:t>
            </w:r>
          </w:p>
        </w:tc>
        <w:tc>
          <w:tcPr>
            <w:tcW w:w="2835" w:type="dxa"/>
          </w:tcPr>
          <w:p w14:paraId="1D91FCDD" w14:textId="532FB875" w:rsidR="00C46699" w:rsidRPr="00057758" w:rsidRDefault="00C46699" w:rsidP="00C46699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2.14% (n=3) of the paediatric population with a diagnosis of OCD, were also diagnosed with ASD. </w:t>
            </w:r>
          </w:p>
          <w:p w14:paraId="4E3DCE44" w14:textId="4E947A2E" w:rsidR="00613E31" w:rsidRPr="00057758" w:rsidRDefault="00613E31" w:rsidP="00961F5E">
            <w:pPr>
              <w:rPr>
                <w:sz w:val="20"/>
                <w:szCs w:val="20"/>
              </w:rPr>
            </w:pPr>
          </w:p>
          <w:p w14:paraId="3889277A" w14:textId="6851A3EC" w:rsidR="00C46699" w:rsidRPr="00057758" w:rsidRDefault="00C46699" w:rsidP="00C46699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2.95% (n=10) of the adolescent population with a diagnosis of OCD, were also diagnosed with ASD. </w:t>
            </w:r>
          </w:p>
          <w:p w14:paraId="5AC3B061" w14:textId="77777777" w:rsidR="00C46699" w:rsidRPr="00057758" w:rsidRDefault="00C46699" w:rsidP="00C46699">
            <w:pPr>
              <w:rPr>
                <w:sz w:val="20"/>
                <w:szCs w:val="20"/>
              </w:rPr>
            </w:pPr>
          </w:p>
          <w:p w14:paraId="50A2186B" w14:textId="7443EC0C" w:rsidR="00C46699" w:rsidRPr="00057758" w:rsidRDefault="00C46699" w:rsidP="00C46699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2.71</w:t>
            </w:r>
            <w:r w:rsidR="00F76E7C" w:rsidRPr="00057758">
              <w:rPr>
                <w:sz w:val="20"/>
                <w:szCs w:val="20"/>
              </w:rPr>
              <w:t>%</w:t>
            </w:r>
            <w:r w:rsidRPr="00057758">
              <w:rPr>
                <w:sz w:val="20"/>
                <w:szCs w:val="20"/>
              </w:rPr>
              <w:t xml:space="preserve"> (n=13) of the combined population with a diagnosis of OCD, were also diagnosed with ASD. </w:t>
            </w:r>
          </w:p>
          <w:p w14:paraId="758FA63F" w14:textId="77777777" w:rsidR="00C46699" w:rsidRPr="00057758" w:rsidRDefault="00C46699" w:rsidP="00C46699">
            <w:pPr>
              <w:rPr>
                <w:sz w:val="20"/>
                <w:szCs w:val="20"/>
              </w:rPr>
            </w:pPr>
          </w:p>
          <w:p w14:paraId="3B052D28" w14:textId="77777777" w:rsidR="00C46699" w:rsidRPr="00057758" w:rsidRDefault="00C46699" w:rsidP="00C46699">
            <w:pPr>
              <w:rPr>
                <w:sz w:val="20"/>
                <w:szCs w:val="20"/>
              </w:rPr>
            </w:pPr>
          </w:p>
          <w:p w14:paraId="31202070" w14:textId="77777777" w:rsidR="00C46699" w:rsidRPr="00057758" w:rsidRDefault="00C46699" w:rsidP="00961F5E">
            <w:pPr>
              <w:rPr>
                <w:sz w:val="20"/>
                <w:szCs w:val="20"/>
              </w:rPr>
            </w:pPr>
          </w:p>
          <w:p w14:paraId="410E719E" w14:textId="68C44FFF" w:rsidR="00C46699" w:rsidRPr="00057758" w:rsidRDefault="00C46699" w:rsidP="00961F5E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62299BF4" w14:textId="76BB29ED" w:rsidR="00613E31" w:rsidRPr="00057758" w:rsidRDefault="008928C2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423" w:type="dxa"/>
          </w:tcPr>
          <w:p w14:paraId="7150CC82" w14:textId="054459CB" w:rsidR="00613E31" w:rsidRPr="00057758" w:rsidRDefault="008928C2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7CABC93F" w14:textId="77777777" w:rsidR="00613E31" w:rsidRDefault="00445108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amples taken from the ENIGMA ASD working group and OCD working </w:t>
            </w:r>
            <w:proofErr w:type="gramStart"/>
            <w:r>
              <w:rPr>
                <w:sz w:val="20"/>
                <w:szCs w:val="20"/>
              </w:rPr>
              <w:t>group</w:t>
            </w:r>
            <w:proofErr w:type="gramEnd"/>
          </w:p>
          <w:p w14:paraId="74574145" w14:textId="77777777" w:rsidR="00445108" w:rsidRDefault="00445108" w:rsidP="00961F5E">
            <w:pPr>
              <w:rPr>
                <w:sz w:val="20"/>
                <w:szCs w:val="20"/>
              </w:rPr>
            </w:pPr>
          </w:p>
          <w:p w14:paraId="43C29482" w14:textId="5A3E231E" w:rsidR="00445108" w:rsidRPr="00057758" w:rsidRDefault="00445108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ack of clarification over which diagnostic criteria was used to </w:t>
            </w:r>
            <w:r w:rsidR="00DF1ECB">
              <w:rPr>
                <w:sz w:val="20"/>
                <w:szCs w:val="20"/>
              </w:rPr>
              <w:t>diagnose OCD and ASD</w:t>
            </w:r>
          </w:p>
        </w:tc>
      </w:tr>
      <w:tr w:rsidR="00613E31" w:rsidRPr="00057758" w14:paraId="4A930384" w14:textId="77777777" w:rsidTr="008708C9">
        <w:trPr>
          <w:trHeight w:val="343"/>
        </w:trPr>
        <w:tc>
          <w:tcPr>
            <w:tcW w:w="1555" w:type="dxa"/>
          </w:tcPr>
          <w:p w14:paraId="1AE7523A" w14:textId="7F9CE7DD" w:rsidR="00613E31" w:rsidRPr="003B25EC" w:rsidRDefault="00613E31" w:rsidP="00583B5A">
            <w:pPr>
              <w:rPr>
                <w:sz w:val="20"/>
                <w:szCs w:val="20"/>
              </w:rPr>
            </w:pPr>
            <w:r w:rsidRPr="003B25EC">
              <w:rPr>
                <w:sz w:val="20"/>
                <w:szCs w:val="20"/>
              </w:rPr>
              <w:t>Chen</w:t>
            </w:r>
            <w:r w:rsidR="00583B5A" w:rsidRPr="003B25EC">
              <w:rPr>
                <w:sz w:val="20"/>
                <w:szCs w:val="20"/>
              </w:rPr>
              <w:t xml:space="preserve"> et al.</w:t>
            </w:r>
            <w:r w:rsidR="00B66122" w:rsidRPr="003B25EC">
              <w:rPr>
                <w:sz w:val="20"/>
                <w:szCs w:val="20"/>
              </w:rPr>
              <w:t xml:space="preserve"> (</w:t>
            </w:r>
            <w:r w:rsidRPr="003B25EC">
              <w:rPr>
                <w:sz w:val="20"/>
                <w:szCs w:val="20"/>
              </w:rPr>
              <w:t>202</w:t>
            </w:r>
            <w:r w:rsidR="00A027A4" w:rsidRPr="003B25EC">
              <w:rPr>
                <w:sz w:val="20"/>
                <w:szCs w:val="20"/>
              </w:rPr>
              <w:t>2</w:t>
            </w:r>
            <w:r w:rsidR="00B66122" w:rsidRPr="003B25EC">
              <w:rPr>
                <w:sz w:val="20"/>
                <w:szCs w:val="20"/>
              </w:rPr>
              <w:t>)</w:t>
            </w:r>
            <w:r w:rsidR="00AC3085" w:rsidRPr="003B25EC">
              <w:rPr>
                <w:sz w:val="20"/>
                <w:szCs w:val="20"/>
              </w:rPr>
              <w:fldChar w:fldCharType="begin">
                <w:fldData xml:space="preserve">PEVuZE5vdGU+PENpdGU+PEF1dGhvcj5DaGVuPC9BdXRob3I+PFllYXI+MjAyMjwvWWVhcj48UmVj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</w:fldData>
              </w:fldChar>
            </w:r>
            <w:r w:rsidR="00B66122" w:rsidRPr="003B25EC">
              <w:rPr>
                <w:sz w:val="20"/>
                <w:szCs w:val="20"/>
              </w:rPr>
              <w:instrText xml:space="preserve"> ADDIN EN.CITE </w:instrText>
            </w:r>
            <w:r w:rsidR="00B66122" w:rsidRPr="003B25EC">
              <w:rPr>
                <w:sz w:val="20"/>
                <w:szCs w:val="20"/>
              </w:rPr>
              <w:fldChar w:fldCharType="begin">
                <w:fldData xml:space="preserve">PEVuZE5vdGU+PENpdGU+PEF1dGhvcj5DaGVuPC9BdXRob3I+PFllYXI+MjAyMjwvWWVhcj48UmVj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</w:fldData>
              </w:fldChar>
            </w:r>
            <w:r w:rsidR="00B66122" w:rsidRPr="003B25EC">
              <w:rPr>
                <w:sz w:val="20"/>
                <w:szCs w:val="20"/>
              </w:rPr>
              <w:instrText xml:space="preserve"> ADDIN EN.CITE.DATA </w:instrText>
            </w:r>
            <w:r w:rsidR="00B66122" w:rsidRPr="003B25EC">
              <w:rPr>
                <w:sz w:val="20"/>
                <w:szCs w:val="20"/>
              </w:rPr>
            </w:r>
            <w:r w:rsidR="00B66122" w:rsidRPr="003B25EC">
              <w:rPr>
                <w:sz w:val="20"/>
                <w:szCs w:val="20"/>
              </w:rPr>
              <w:fldChar w:fldCharType="end"/>
            </w:r>
            <w:r w:rsidR="00AC3085" w:rsidRPr="003B25EC">
              <w:rPr>
                <w:sz w:val="20"/>
                <w:szCs w:val="20"/>
              </w:rPr>
            </w:r>
            <w:r w:rsidR="00AC3085" w:rsidRPr="003B25EC">
              <w:rPr>
                <w:sz w:val="20"/>
                <w:szCs w:val="20"/>
              </w:rPr>
              <w:fldChar w:fldCharType="separate"/>
            </w:r>
            <w:r w:rsidR="00AC3085" w:rsidRPr="003B25EC">
              <w:rPr>
                <w:noProof/>
                <w:sz w:val="20"/>
                <w:szCs w:val="20"/>
              </w:rPr>
              <w:t>(4)</w:t>
            </w:r>
            <w:r w:rsidR="00AC3085" w:rsidRPr="003B25EC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217C3EDA" w14:textId="6BF77A4B" w:rsidR="003A04FF" w:rsidRPr="00057758" w:rsidRDefault="003A04FF" w:rsidP="00961F5E">
            <w:pPr>
              <w:rPr>
                <w:sz w:val="20"/>
                <w:szCs w:val="20"/>
              </w:rPr>
            </w:pPr>
            <w:proofErr w:type="spellStart"/>
            <w:r w:rsidRPr="00057758">
              <w:rPr>
                <w:sz w:val="20"/>
                <w:szCs w:val="20"/>
              </w:rPr>
              <w:t>Taiiwan</w:t>
            </w:r>
            <w:proofErr w:type="spellEnd"/>
          </w:p>
          <w:p w14:paraId="08E5A85C" w14:textId="77777777" w:rsidR="003A04FF" w:rsidRPr="00057758" w:rsidRDefault="003A04FF" w:rsidP="00961F5E">
            <w:pPr>
              <w:rPr>
                <w:sz w:val="20"/>
                <w:szCs w:val="20"/>
              </w:rPr>
            </w:pPr>
          </w:p>
          <w:p w14:paraId="33A10120" w14:textId="422F0915" w:rsidR="00270093" w:rsidRPr="00057758" w:rsidRDefault="00270093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otal</w:t>
            </w:r>
            <w:r w:rsidR="003A04FF" w:rsidRPr="00057758">
              <w:rPr>
                <w:sz w:val="20"/>
                <w:szCs w:val="20"/>
              </w:rPr>
              <w:t xml:space="preserve"> child and adolescent (under 18)</w:t>
            </w:r>
            <w:r w:rsidRPr="00057758">
              <w:rPr>
                <w:sz w:val="20"/>
                <w:szCs w:val="20"/>
              </w:rPr>
              <w:t xml:space="preserve"> OCD Sample – n=4726 diagnosed according to ICD-9 CM. Male-n=</w:t>
            </w:r>
            <w:r w:rsidR="0071455F" w:rsidRPr="00057758">
              <w:rPr>
                <w:sz w:val="20"/>
                <w:szCs w:val="20"/>
              </w:rPr>
              <w:t>2991 (63.3%)</w:t>
            </w:r>
            <w:r w:rsidRPr="00057758">
              <w:rPr>
                <w:sz w:val="20"/>
                <w:szCs w:val="20"/>
              </w:rPr>
              <w:t>, female n=</w:t>
            </w:r>
            <w:r w:rsidR="0071455F" w:rsidRPr="00057758">
              <w:rPr>
                <w:sz w:val="20"/>
                <w:szCs w:val="20"/>
              </w:rPr>
              <w:t>1735 (36.7%)</w:t>
            </w:r>
            <w:r w:rsidRPr="00057758">
              <w:rPr>
                <w:sz w:val="20"/>
                <w:szCs w:val="20"/>
              </w:rPr>
              <w:t>,</w:t>
            </w:r>
            <w:r w:rsidR="0071455F" w:rsidRPr="00057758">
              <w:rPr>
                <w:sz w:val="20"/>
                <w:szCs w:val="20"/>
              </w:rPr>
              <w:t xml:space="preserve"> mean age=14.96, </w:t>
            </w:r>
            <w:proofErr w:type="spellStart"/>
            <w:r w:rsidR="0071455F" w:rsidRPr="00057758">
              <w:rPr>
                <w:sz w:val="20"/>
                <w:szCs w:val="20"/>
              </w:rPr>
              <w:t>sd</w:t>
            </w:r>
            <w:proofErr w:type="spellEnd"/>
            <w:r w:rsidR="0071455F" w:rsidRPr="00057758">
              <w:rPr>
                <w:sz w:val="20"/>
                <w:szCs w:val="20"/>
              </w:rPr>
              <w:t xml:space="preserve">=2.10, </w:t>
            </w:r>
            <w:r w:rsidRPr="00057758">
              <w:rPr>
                <w:sz w:val="20"/>
                <w:szCs w:val="20"/>
              </w:rPr>
              <w:t xml:space="preserve"> </w:t>
            </w:r>
          </w:p>
          <w:p w14:paraId="7DBF25FC" w14:textId="77777777" w:rsidR="00D32E76" w:rsidRPr="00057758" w:rsidRDefault="00D32E76" w:rsidP="00961F5E">
            <w:pPr>
              <w:rPr>
                <w:sz w:val="20"/>
                <w:szCs w:val="20"/>
              </w:rPr>
            </w:pPr>
          </w:p>
          <w:p w14:paraId="67FB134E" w14:textId="77777777" w:rsidR="00D32E76" w:rsidRPr="00057758" w:rsidRDefault="00D32E7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ongitudinal Follow Up Study</w:t>
            </w:r>
          </w:p>
          <w:p w14:paraId="469F91A4" w14:textId="77777777" w:rsidR="00F76E7C" w:rsidRPr="00057758" w:rsidRDefault="00F76E7C" w:rsidP="00961F5E">
            <w:pPr>
              <w:rPr>
                <w:sz w:val="20"/>
                <w:szCs w:val="20"/>
              </w:rPr>
            </w:pPr>
          </w:p>
          <w:p w14:paraId="374A4C25" w14:textId="41C85DA4" w:rsidR="00F76E7C" w:rsidRPr="00057758" w:rsidRDefault="00F76E7C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untry: Taiwan</w:t>
            </w:r>
          </w:p>
        </w:tc>
        <w:tc>
          <w:tcPr>
            <w:tcW w:w="1560" w:type="dxa"/>
          </w:tcPr>
          <w:p w14:paraId="3857EF73" w14:textId="5FF30890" w:rsidR="00613E31" w:rsidRPr="00057758" w:rsidRDefault="003A04FF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hild and adolescent (under 18) mean age=14.96, </w:t>
            </w:r>
            <w:proofErr w:type="spellStart"/>
            <w:r w:rsidRPr="00057758">
              <w:rPr>
                <w:sz w:val="20"/>
                <w:szCs w:val="20"/>
              </w:rPr>
              <w:t>sd</w:t>
            </w:r>
            <w:proofErr w:type="spellEnd"/>
            <w:r w:rsidRPr="00057758">
              <w:rPr>
                <w:sz w:val="20"/>
                <w:szCs w:val="20"/>
              </w:rPr>
              <w:t xml:space="preserve">=2.10,  </w:t>
            </w:r>
          </w:p>
        </w:tc>
        <w:tc>
          <w:tcPr>
            <w:tcW w:w="1559" w:type="dxa"/>
          </w:tcPr>
          <w:p w14:paraId="2089D79C" w14:textId="099C7879" w:rsidR="00613E31" w:rsidRPr="00057758" w:rsidRDefault="003A04FF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</w:t>
            </w:r>
          </w:p>
        </w:tc>
        <w:tc>
          <w:tcPr>
            <w:tcW w:w="2835" w:type="dxa"/>
          </w:tcPr>
          <w:p w14:paraId="78B37733" w14:textId="17AB0747" w:rsidR="00F76E7C" w:rsidRPr="00057758" w:rsidRDefault="00F76E7C" w:rsidP="00F76E7C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9.39 % (n=444) of the paediatric population with a diagnosis of OCD, were also diagnosed with ASD. </w:t>
            </w:r>
          </w:p>
          <w:p w14:paraId="6321446D" w14:textId="17F0D970" w:rsidR="00613E31" w:rsidRPr="00057758" w:rsidRDefault="00613E31" w:rsidP="00961F5E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0E4AF1C0" w14:textId="13214C81" w:rsidR="00613E31" w:rsidRPr="00057758" w:rsidRDefault="00F76E7C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423" w:type="dxa"/>
          </w:tcPr>
          <w:p w14:paraId="6C2918A8" w14:textId="7DB7BE4C" w:rsidR="00613E31" w:rsidRPr="00057758" w:rsidRDefault="00F76E7C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22DA89FE" w14:textId="77777777" w:rsidR="00613E31" w:rsidRPr="00057758" w:rsidRDefault="001E38B4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tudy focussed on the rates of progression of schizophrenia in children, </w:t>
            </w:r>
            <w:proofErr w:type="gramStart"/>
            <w:r w:rsidRPr="00057758">
              <w:rPr>
                <w:sz w:val="20"/>
                <w:szCs w:val="20"/>
              </w:rPr>
              <w:t>adolescents</w:t>
            </w:r>
            <w:proofErr w:type="gramEnd"/>
            <w:r w:rsidRPr="00057758">
              <w:rPr>
                <w:sz w:val="20"/>
                <w:szCs w:val="20"/>
              </w:rPr>
              <w:t xml:space="preserve"> and adults with a diagnosis of OCD and the effects of co-morbidities. </w:t>
            </w:r>
          </w:p>
          <w:p w14:paraId="74AB185D" w14:textId="77777777" w:rsidR="001E38B4" w:rsidRPr="00057758" w:rsidRDefault="001E38B4" w:rsidP="00961F5E">
            <w:pPr>
              <w:rPr>
                <w:sz w:val="20"/>
                <w:szCs w:val="20"/>
              </w:rPr>
            </w:pPr>
          </w:p>
          <w:p w14:paraId="474E892E" w14:textId="2AF1808E" w:rsidR="00182682" w:rsidRPr="00057758" w:rsidRDefault="00182682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:</w:t>
            </w:r>
          </w:p>
          <w:p w14:paraId="07C663F5" w14:textId="504845B6" w:rsidR="00182682" w:rsidRPr="00057758" w:rsidRDefault="00182682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ample started from age 10, mean age 14.96 within child and adolescent sample. </w:t>
            </w:r>
          </w:p>
          <w:p w14:paraId="7FA3D0ED" w14:textId="4DE4B4FB" w:rsidR="00182682" w:rsidRPr="00057758" w:rsidRDefault="00182682" w:rsidP="00961F5E">
            <w:pPr>
              <w:rPr>
                <w:sz w:val="20"/>
                <w:szCs w:val="20"/>
              </w:rPr>
            </w:pPr>
          </w:p>
        </w:tc>
      </w:tr>
      <w:tr w:rsidR="00613E31" w:rsidRPr="00057758" w14:paraId="100B36E7" w14:textId="77777777" w:rsidTr="008708C9">
        <w:trPr>
          <w:trHeight w:val="343"/>
        </w:trPr>
        <w:tc>
          <w:tcPr>
            <w:tcW w:w="1555" w:type="dxa"/>
          </w:tcPr>
          <w:p w14:paraId="251BA79C" w14:textId="6B2969B9" w:rsidR="00613E31" w:rsidRPr="00057758" w:rsidRDefault="00613E31" w:rsidP="00583B5A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Choi</w:t>
            </w:r>
            <w:r w:rsidR="00583B5A" w:rsidRPr="00057758">
              <w:rPr>
                <w:sz w:val="20"/>
                <w:szCs w:val="20"/>
              </w:rPr>
              <w:t xml:space="preserve"> et al.</w:t>
            </w:r>
            <w:r w:rsidR="00B66122" w:rsidRPr="00057758">
              <w:rPr>
                <w:sz w:val="20"/>
                <w:szCs w:val="20"/>
              </w:rPr>
              <w:t xml:space="preserve"> (</w:t>
            </w:r>
            <w:r w:rsidRPr="00057758">
              <w:rPr>
                <w:sz w:val="20"/>
                <w:szCs w:val="20"/>
              </w:rPr>
              <w:t>2021</w:t>
            </w:r>
            <w:r w:rsidR="00B66122" w:rsidRPr="00057758">
              <w:rPr>
                <w:sz w:val="20"/>
                <w:szCs w:val="20"/>
              </w:rPr>
              <w:t>)</w:t>
            </w:r>
            <w:r w:rsidR="00A027A4" w:rsidRPr="00057758">
              <w:rPr>
                <w:sz w:val="20"/>
                <w:szCs w:val="20"/>
              </w:rPr>
              <w:fldChar w:fldCharType="begin">
                <w:fldData xml:space="preserve">PEVuZE5vdGU+PENpdGU+PEF1dGhvcj5DaG9pPC9BdXRob3I+PFllYXI+MjAyMDwvWWVhcj48UmVj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</w:fldData>
              </w:fldChar>
            </w:r>
            <w:r w:rsidR="00B66122" w:rsidRPr="00057758">
              <w:rPr>
                <w:sz w:val="20"/>
                <w:szCs w:val="20"/>
              </w:rPr>
              <w:instrText xml:space="preserve"> ADDIN EN.CITE </w:instrText>
            </w:r>
            <w:r w:rsidR="00B66122" w:rsidRPr="00057758">
              <w:rPr>
                <w:sz w:val="20"/>
                <w:szCs w:val="20"/>
              </w:rPr>
              <w:fldChar w:fldCharType="begin">
                <w:fldData xml:space="preserve">PEVuZE5vdGU+PENpdGU+PEF1dGhvcj5DaG9pPC9BdXRob3I+PFllYXI+MjAyMDwvWWVhcj48UmVj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</w:fldData>
              </w:fldChar>
            </w:r>
            <w:r w:rsidR="00B66122" w:rsidRPr="00057758">
              <w:rPr>
                <w:sz w:val="20"/>
                <w:szCs w:val="20"/>
              </w:rPr>
              <w:instrText xml:space="preserve"> ADDIN EN.CITE.DATA </w:instrText>
            </w:r>
            <w:r w:rsidR="00B66122" w:rsidRPr="00057758">
              <w:rPr>
                <w:sz w:val="20"/>
                <w:szCs w:val="20"/>
              </w:rPr>
            </w:r>
            <w:r w:rsidR="00B66122" w:rsidRPr="00057758">
              <w:rPr>
                <w:sz w:val="20"/>
                <w:szCs w:val="20"/>
              </w:rPr>
              <w:fldChar w:fldCharType="end"/>
            </w:r>
            <w:r w:rsidR="00A027A4" w:rsidRPr="00057758">
              <w:rPr>
                <w:sz w:val="20"/>
                <w:szCs w:val="20"/>
              </w:rPr>
            </w:r>
            <w:r w:rsidR="00A027A4" w:rsidRPr="00057758">
              <w:rPr>
                <w:sz w:val="20"/>
                <w:szCs w:val="20"/>
              </w:rPr>
              <w:fldChar w:fldCharType="separate"/>
            </w:r>
            <w:r w:rsidR="00A027A4" w:rsidRPr="00057758">
              <w:rPr>
                <w:noProof/>
                <w:sz w:val="20"/>
                <w:szCs w:val="20"/>
              </w:rPr>
              <w:t>(5)</w:t>
            </w:r>
            <w:r w:rsidR="00A027A4"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4507CC49" w14:textId="5419A006" w:rsidR="003A04FF" w:rsidRPr="00057758" w:rsidRDefault="003A04FF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anada </w:t>
            </w:r>
          </w:p>
          <w:p w14:paraId="4FE5CC14" w14:textId="77777777" w:rsidR="003A04FF" w:rsidRPr="00057758" w:rsidRDefault="003A04FF" w:rsidP="00961F5E">
            <w:pPr>
              <w:rPr>
                <w:sz w:val="20"/>
                <w:szCs w:val="20"/>
              </w:rPr>
            </w:pPr>
          </w:p>
          <w:p w14:paraId="22585CB4" w14:textId="6D788EB6" w:rsidR="00613E31" w:rsidRPr="00057758" w:rsidRDefault="00AB1130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</w:t>
            </w:r>
            <w:r w:rsidR="003E0EE1" w:rsidRPr="00057758">
              <w:rPr>
                <w:sz w:val="20"/>
                <w:szCs w:val="20"/>
              </w:rPr>
              <w:t xml:space="preserve">OCD </w:t>
            </w:r>
            <w:r w:rsidRPr="00057758">
              <w:rPr>
                <w:sz w:val="20"/>
                <w:szCs w:val="20"/>
              </w:rPr>
              <w:t>sample</w:t>
            </w:r>
            <w:r w:rsidR="003E0EE1" w:rsidRPr="00057758">
              <w:rPr>
                <w:sz w:val="20"/>
                <w:szCs w:val="20"/>
              </w:rPr>
              <w:t xml:space="preserve"> diagnosed according to DSM-IV</w:t>
            </w:r>
            <w:r w:rsidR="00F430AE" w:rsidRPr="00057758">
              <w:rPr>
                <w:sz w:val="20"/>
                <w:szCs w:val="20"/>
              </w:rPr>
              <w:t xml:space="preserve"> - </w:t>
            </w:r>
            <w:r w:rsidR="003E0EE1" w:rsidRPr="00057758">
              <w:rPr>
                <w:sz w:val="20"/>
                <w:szCs w:val="20"/>
              </w:rPr>
              <w:t>n=5</w:t>
            </w:r>
            <w:r w:rsidR="00F430AE" w:rsidRPr="00057758">
              <w:rPr>
                <w:sz w:val="20"/>
                <w:szCs w:val="20"/>
              </w:rPr>
              <w:t>5</w:t>
            </w:r>
            <w:r w:rsidR="008F0A45" w:rsidRPr="00057758">
              <w:rPr>
                <w:sz w:val="20"/>
                <w:szCs w:val="20"/>
              </w:rPr>
              <w:t>. Male-n=35 (</w:t>
            </w:r>
            <w:r w:rsidR="00054546" w:rsidRPr="00057758">
              <w:rPr>
                <w:sz w:val="20"/>
                <w:szCs w:val="20"/>
              </w:rPr>
              <w:t>63.6%), Female-n=20 (36.4%)</w:t>
            </w:r>
          </w:p>
          <w:p w14:paraId="338E4CC5" w14:textId="77777777" w:rsidR="00F430AE" w:rsidRPr="00057758" w:rsidRDefault="00F430AE" w:rsidP="00961F5E">
            <w:pPr>
              <w:rPr>
                <w:sz w:val="20"/>
                <w:szCs w:val="20"/>
              </w:rPr>
            </w:pPr>
          </w:p>
          <w:p w14:paraId="38E543BF" w14:textId="77777777" w:rsidR="00F430AE" w:rsidRPr="00057758" w:rsidRDefault="00F430A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ntrol Group</w:t>
            </w:r>
            <w:r w:rsidR="00583B5A" w:rsidRPr="00057758">
              <w:rPr>
                <w:sz w:val="20"/>
                <w:szCs w:val="20"/>
              </w:rPr>
              <w:t xml:space="preserve"> (Typically Developing Children)</w:t>
            </w:r>
            <w:r w:rsidRPr="00057758">
              <w:rPr>
                <w:sz w:val="20"/>
                <w:szCs w:val="20"/>
              </w:rPr>
              <w:t xml:space="preserve"> </w:t>
            </w:r>
            <w:r w:rsidR="008F0A45" w:rsidRPr="00057758">
              <w:rPr>
                <w:sz w:val="20"/>
                <w:szCs w:val="20"/>
              </w:rPr>
              <w:t>–</w:t>
            </w:r>
            <w:r w:rsidRPr="00057758">
              <w:rPr>
                <w:sz w:val="20"/>
                <w:szCs w:val="20"/>
              </w:rPr>
              <w:t xml:space="preserve"> </w:t>
            </w:r>
            <w:r w:rsidR="008F0A45" w:rsidRPr="00057758">
              <w:rPr>
                <w:sz w:val="20"/>
                <w:szCs w:val="20"/>
              </w:rPr>
              <w:t>n=84</w:t>
            </w:r>
            <w:r w:rsidR="00054546" w:rsidRPr="00057758">
              <w:rPr>
                <w:sz w:val="20"/>
                <w:szCs w:val="20"/>
              </w:rPr>
              <w:t>. Male – n=48 (57.1%), Female – n=36 (42.9%).</w:t>
            </w:r>
          </w:p>
          <w:p w14:paraId="0C0B18F4" w14:textId="77777777" w:rsidR="00583B5A" w:rsidRPr="00057758" w:rsidRDefault="00583B5A" w:rsidP="00961F5E">
            <w:pPr>
              <w:rPr>
                <w:sz w:val="20"/>
                <w:szCs w:val="20"/>
              </w:rPr>
            </w:pPr>
          </w:p>
          <w:p w14:paraId="30F9DC85" w14:textId="36223CEA" w:rsidR="00583B5A" w:rsidRPr="00057758" w:rsidRDefault="00583B5A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ingle Cohort Study</w:t>
            </w:r>
          </w:p>
        </w:tc>
        <w:tc>
          <w:tcPr>
            <w:tcW w:w="1560" w:type="dxa"/>
          </w:tcPr>
          <w:p w14:paraId="7C8DB3C7" w14:textId="7DB04050" w:rsidR="00613E31" w:rsidRPr="00057758" w:rsidRDefault="00466694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Sample </w:t>
            </w:r>
            <w:r w:rsidR="00F430AE" w:rsidRPr="00057758">
              <w:rPr>
                <w:sz w:val="20"/>
                <w:szCs w:val="20"/>
              </w:rPr>
              <w:t>Mean Age: 12.94, SD=2.84</w:t>
            </w:r>
          </w:p>
        </w:tc>
        <w:tc>
          <w:tcPr>
            <w:tcW w:w="1559" w:type="dxa"/>
          </w:tcPr>
          <w:p w14:paraId="21AB23B9" w14:textId="77777777" w:rsidR="00613E31" w:rsidRPr="00057758" w:rsidRDefault="00F430A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CQ</w:t>
            </w:r>
          </w:p>
          <w:p w14:paraId="6336D4D9" w14:textId="5CAD341F" w:rsidR="00F430AE" w:rsidRPr="00057758" w:rsidRDefault="00F430AE" w:rsidP="00961F5E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481F8D3E" w14:textId="7E4E0279" w:rsidR="008F0A45" w:rsidRPr="00057758" w:rsidRDefault="008F0A45" w:rsidP="008F0A45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Group: SCQ mean score =6.22, SD=5.62</w:t>
            </w:r>
            <w:r w:rsidR="00A766BE">
              <w:rPr>
                <w:sz w:val="20"/>
                <w:szCs w:val="20"/>
              </w:rPr>
              <w:t>, n=55</w:t>
            </w:r>
          </w:p>
          <w:p w14:paraId="7D7A6035" w14:textId="77777777" w:rsidR="008F0A45" w:rsidRPr="00057758" w:rsidRDefault="008F0A45" w:rsidP="008F0A45">
            <w:pPr>
              <w:rPr>
                <w:sz w:val="20"/>
                <w:szCs w:val="20"/>
              </w:rPr>
            </w:pPr>
          </w:p>
          <w:p w14:paraId="5AC9C58B" w14:textId="4899B4EF" w:rsidR="008F0A45" w:rsidRPr="00057758" w:rsidRDefault="008F0A45" w:rsidP="008F0A45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ntrol Group: SCQ mean score=2.19, SD=2.</w:t>
            </w:r>
            <w:proofErr w:type="gramStart"/>
            <w:r w:rsidRPr="00057758">
              <w:rPr>
                <w:sz w:val="20"/>
                <w:szCs w:val="20"/>
              </w:rPr>
              <w:t>29</w:t>
            </w:r>
            <w:r w:rsidR="00A766BE">
              <w:rPr>
                <w:sz w:val="20"/>
                <w:szCs w:val="20"/>
              </w:rPr>
              <w:t>,n</w:t>
            </w:r>
            <w:proofErr w:type="gramEnd"/>
            <w:r w:rsidR="00A766BE">
              <w:rPr>
                <w:sz w:val="20"/>
                <w:szCs w:val="20"/>
              </w:rPr>
              <w:t>=84</w:t>
            </w:r>
          </w:p>
          <w:p w14:paraId="2CF4D115" w14:textId="77777777" w:rsidR="00613E31" w:rsidRPr="00057758" w:rsidRDefault="00613E31" w:rsidP="00961F5E">
            <w:pPr>
              <w:rPr>
                <w:sz w:val="20"/>
                <w:szCs w:val="20"/>
              </w:rPr>
            </w:pPr>
          </w:p>
          <w:p w14:paraId="499076E7" w14:textId="12EA729A" w:rsidR="008F0A45" w:rsidRPr="00057758" w:rsidRDefault="008F0A45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mparison=</w:t>
            </w:r>
            <w:r w:rsidR="00E779D0" w:rsidRPr="00057758">
              <w:rPr>
                <w:sz w:val="20"/>
                <w:szCs w:val="20"/>
              </w:rPr>
              <w:t xml:space="preserve"> </w:t>
            </w:r>
            <w:r w:rsidR="00E779D0" w:rsidRPr="00057758">
              <w:rPr>
                <w:color w:val="1F1F1F"/>
                <w:sz w:val="20"/>
                <w:szCs w:val="20"/>
                <w:shd w:val="clear" w:color="auto" w:fill="FFFFFF"/>
              </w:rPr>
              <w:t>t=5,</w:t>
            </w:r>
            <w:proofErr w:type="gramStart"/>
            <w:r w:rsidR="00E779D0" w:rsidRPr="00057758">
              <w:rPr>
                <w:color w:val="1F1F1F"/>
                <w:sz w:val="20"/>
                <w:szCs w:val="20"/>
                <w:shd w:val="clear" w:color="auto" w:fill="FFFFFF"/>
              </w:rPr>
              <w:t>9 ,</w:t>
            </w:r>
            <w:proofErr w:type="gramEnd"/>
            <w:r w:rsidR="00E779D0" w:rsidRPr="00057758">
              <w:rPr>
                <w:color w:val="1F1F1F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="00E779D0" w:rsidRPr="00057758">
              <w:rPr>
                <w:color w:val="1F1F1F"/>
                <w:sz w:val="20"/>
                <w:szCs w:val="20"/>
                <w:shd w:val="clear" w:color="auto" w:fill="FFFFFF"/>
              </w:rPr>
              <w:t>sd</w:t>
            </w:r>
            <w:proofErr w:type="spellEnd"/>
            <w:r w:rsidR="00E779D0" w:rsidRPr="00057758">
              <w:rPr>
                <w:color w:val="1F1F1F"/>
                <w:sz w:val="20"/>
                <w:szCs w:val="20"/>
                <w:shd w:val="clear" w:color="auto" w:fill="FFFFFF"/>
              </w:rPr>
              <w:t xml:space="preserve">=0.7 F=174,45 , </w:t>
            </w:r>
            <w:proofErr w:type="spellStart"/>
            <w:r w:rsidR="00E779D0" w:rsidRPr="00057758">
              <w:rPr>
                <w:color w:val="1F1F1F"/>
                <w:sz w:val="20"/>
                <w:szCs w:val="20"/>
                <w:shd w:val="clear" w:color="auto" w:fill="FFFFFF"/>
              </w:rPr>
              <w:t>df</w:t>
            </w:r>
            <w:proofErr w:type="spellEnd"/>
            <w:r w:rsidR="00E779D0" w:rsidRPr="00057758">
              <w:rPr>
                <w:color w:val="1F1F1F"/>
                <w:sz w:val="20"/>
                <w:szCs w:val="20"/>
                <w:shd w:val="clear" w:color="auto" w:fill="FFFFFF"/>
              </w:rPr>
              <w:t xml:space="preserve"> = 3.346 , post hoc ASD &gt; ADHD,OCD &gt; TD</w:t>
            </w:r>
          </w:p>
        </w:tc>
        <w:tc>
          <w:tcPr>
            <w:tcW w:w="2268" w:type="dxa"/>
          </w:tcPr>
          <w:p w14:paraId="462E4F3D" w14:textId="3095C82F" w:rsidR="00613E31" w:rsidRPr="00057758" w:rsidRDefault="008F0A45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423" w:type="dxa"/>
          </w:tcPr>
          <w:p w14:paraId="79A2B066" w14:textId="746E0404" w:rsidR="00613E31" w:rsidRPr="00057758" w:rsidRDefault="008F0A45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71561FB4" w14:textId="13CA0E23" w:rsidR="00613E31" w:rsidRPr="00057758" w:rsidRDefault="00163BC1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Initial study was investigating canonical resting-state functional networks in three diagnostic groups (ASD, </w:t>
            </w:r>
            <w:proofErr w:type="gramStart"/>
            <w:r w:rsidRPr="00057758">
              <w:rPr>
                <w:sz w:val="20"/>
                <w:szCs w:val="20"/>
              </w:rPr>
              <w:t>ADHD</w:t>
            </w:r>
            <w:proofErr w:type="gramEnd"/>
            <w:r w:rsidRPr="00057758">
              <w:rPr>
                <w:sz w:val="20"/>
                <w:szCs w:val="20"/>
              </w:rPr>
              <w:t xml:space="preserve"> and OCD) and a TD sample.</w:t>
            </w:r>
          </w:p>
        </w:tc>
      </w:tr>
      <w:tr w:rsidR="003B24F7" w:rsidRPr="00057758" w14:paraId="5AD39FCA" w14:textId="77777777" w:rsidTr="008708C9">
        <w:trPr>
          <w:trHeight w:val="343"/>
        </w:trPr>
        <w:tc>
          <w:tcPr>
            <w:tcW w:w="1555" w:type="dxa"/>
          </w:tcPr>
          <w:p w14:paraId="2B4AC8E5" w14:textId="206946D8" w:rsidR="003B24F7" w:rsidRPr="00057758" w:rsidRDefault="003B24F7" w:rsidP="00583B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arrell et al. (2012)</w: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GYXJyZWxsPC9BdXRob3I+PFllYXI+MjAxMjwvWWVhcj48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GYXJyZWxsPC9BdXRob3I+PFllYXI+MjAxMjwvWWVhcj48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6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4D9B8244" w14:textId="77777777" w:rsidR="003B24F7" w:rsidRDefault="003B24F7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ustralia</w:t>
            </w:r>
          </w:p>
          <w:p w14:paraId="1D28B67A" w14:textId="77777777" w:rsidR="003B24F7" w:rsidRDefault="003B24F7" w:rsidP="00961F5E">
            <w:pPr>
              <w:rPr>
                <w:sz w:val="20"/>
                <w:szCs w:val="20"/>
              </w:rPr>
            </w:pPr>
          </w:p>
          <w:p w14:paraId="2C29E218" w14:textId="77777777" w:rsidR="003B24F7" w:rsidRDefault="003B24F7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diagnosed according to DSM-IV- n=43. Male</w:t>
            </w:r>
            <w:r w:rsidR="005A6CFA">
              <w:rPr>
                <w:sz w:val="20"/>
                <w:szCs w:val="20"/>
              </w:rPr>
              <w:t xml:space="preserve"> -n=</w:t>
            </w:r>
            <w:r>
              <w:rPr>
                <w:sz w:val="20"/>
                <w:szCs w:val="20"/>
              </w:rPr>
              <w:t>30 (70%), Female</w:t>
            </w:r>
            <w:r w:rsidR="005A6CFA">
              <w:rPr>
                <w:sz w:val="20"/>
                <w:szCs w:val="20"/>
              </w:rPr>
              <w:t xml:space="preserve"> -n=</w:t>
            </w:r>
            <w:r>
              <w:rPr>
                <w:sz w:val="20"/>
                <w:szCs w:val="20"/>
              </w:rPr>
              <w:t>13 (30%)</w:t>
            </w:r>
          </w:p>
          <w:p w14:paraId="13436F7C" w14:textId="77777777" w:rsidR="00426F6C" w:rsidRPr="00426F6C" w:rsidRDefault="00426F6C" w:rsidP="00426F6C">
            <w:pPr>
              <w:rPr>
                <w:sz w:val="20"/>
                <w:szCs w:val="20"/>
              </w:rPr>
            </w:pPr>
          </w:p>
          <w:p w14:paraId="6F09BAC0" w14:textId="059289D3" w:rsidR="00426F6C" w:rsidRPr="00426F6C" w:rsidRDefault="00E460AC" w:rsidP="00426F6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3B5D7F81" w14:textId="47EDE646" w:rsidR="003B24F7" w:rsidRDefault="003B24F7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Mean Age</w:t>
            </w:r>
            <w:r w:rsidR="005A6CFA">
              <w:rPr>
                <w:sz w:val="20"/>
                <w:szCs w:val="20"/>
              </w:rPr>
              <w:t>:</w:t>
            </w:r>
            <w:r>
              <w:rPr>
                <w:sz w:val="20"/>
                <w:szCs w:val="20"/>
              </w:rPr>
              <w:t xml:space="preserve"> 11.1, SD=2.52</w:t>
            </w:r>
          </w:p>
          <w:p w14:paraId="2234086B" w14:textId="77777777" w:rsidR="003B24F7" w:rsidRDefault="003B24F7" w:rsidP="00961F5E">
            <w:pPr>
              <w:rPr>
                <w:sz w:val="20"/>
                <w:szCs w:val="20"/>
              </w:rPr>
            </w:pPr>
          </w:p>
          <w:p w14:paraId="634E557A" w14:textId="7B44CD34" w:rsidR="003B24F7" w:rsidRPr="00057758" w:rsidRDefault="003B24F7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age range 7-17</w:t>
            </w:r>
          </w:p>
        </w:tc>
        <w:tc>
          <w:tcPr>
            <w:tcW w:w="1559" w:type="dxa"/>
          </w:tcPr>
          <w:p w14:paraId="4F3221BB" w14:textId="41AA8E33" w:rsidR="003B24F7" w:rsidRPr="00057758" w:rsidRDefault="003B24F7" w:rsidP="00961F5E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5144D8CD" w14:textId="1613F05F" w:rsidR="003B24F7" w:rsidRPr="00057758" w:rsidRDefault="003B24F7" w:rsidP="008F0A4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% (n=</w:t>
            </w:r>
            <w:r w:rsidR="0059166A">
              <w:rPr>
                <w:sz w:val="20"/>
                <w:szCs w:val="20"/>
              </w:rPr>
              <w:t>15) of the sample</w:t>
            </w:r>
            <w:r w:rsidR="005A6CFA">
              <w:rPr>
                <w:sz w:val="20"/>
                <w:szCs w:val="20"/>
              </w:rPr>
              <w:t xml:space="preserve"> diagnosed with OCD</w:t>
            </w:r>
            <w:r w:rsidR="0059166A">
              <w:rPr>
                <w:sz w:val="20"/>
                <w:szCs w:val="20"/>
              </w:rPr>
              <w:t xml:space="preserve"> were also diagnosed with PDD</w:t>
            </w:r>
          </w:p>
        </w:tc>
        <w:tc>
          <w:tcPr>
            <w:tcW w:w="2268" w:type="dxa"/>
          </w:tcPr>
          <w:p w14:paraId="593E1074" w14:textId="7E6800F3" w:rsidR="003B24F7" w:rsidRPr="00057758" w:rsidRDefault="0059166A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423" w:type="dxa"/>
          </w:tcPr>
          <w:p w14:paraId="3D0A2621" w14:textId="462AEC1B" w:rsidR="003B24F7" w:rsidRPr="00057758" w:rsidRDefault="0059166A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1409C6BE" w14:textId="77777777" w:rsidR="003B24F7" w:rsidRDefault="0059166A" w:rsidP="00961F5E">
            <w:pPr>
              <w:rPr>
                <w:sz w:val="20"/>
                <w:szCs w:val="20"/>
              </w:rPr>
            </w:pPr>
            <w:r w:rsidRPr="0059166A">
              <w:rPr>
                <w:sz w:val="20"/>
                <w:szCs w:val="20"/>
              </w:rPr>
              <w:t xml:space="preserve">Study evaluated the effectiveness of a group CBT intervention for children and adolescents with OCD and co-morbidity. </w:t>
            </w:r>
            <w:proofErr w:type="gramStart"/>
            <w:r w:rsidRPr="0059166A">
              <w:rPr>
                <w:sz w:val="20"/>
                <w:szCs w:val="20"/>
              </w:rPr>
              <w:t>Specifically</w:t>
            </w:r>
            <w:proofErr w:type="gramEnd"/>
            <w:r w:rsidRPr="0059166A">
              <w:rPr>
                <w:sz w:val="20"/>
                <w:szCs w:val="20"/>
              </w:rPr>
              <w:t xml:space="preserve"> the impact of comorbidity on response and remission rates to treatment.</w:t>
            </w:r>
          </w:p>
          <w:p w14:paraId="460F48CA" w14:textId="77777777" w:rsidR="0059166A" w:rsidRDefault="0059166A" w:rsidP="00961F5E">
            <w:pPr>
              <w:rPr>
                <w:sz w:val="20"/>
                <w:szCs w:val="20"/>
              </w:rPr>
            </w:pPr>
          </w:p>
          <w:p w14:paraId="4965A0B8" w14:textId="37CF522C" w:rsidR="0059166A" w:rsidRPr="00057758" w:rsidRDefault="0059166A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imitations – small sample size. Pilot study – no </w:t>
            </w:r>
            <w:r>
              <w:rPr>
                <w:sz w:val="20"/>
                <w:szCs w:val="20"/>
              </w:rPr>
              <w:lastRenderedPageBreak/>
              <w:t>comparison to control group.</w:t>
            </w:r>
          </w:p>
        </w:tc>
      </w:tr>
      <w:tr w:rsidR="005A6CFA" w:rsidRPr="00057758" w14:paraId="1DB36276" w14:textId="77777777" w:rsidTr="008708C9">
        <w:trPr>
          <w:trHeight w:val="343"/>
        </w:trPr>
        <w:tc>
          <w:tcPr>
            <w:tcW w:w="1555" w:type="dxa"/>
          </w:tcPr>
          <w:p w14:paraId="00FBE40E" w14:textId="737A7068" w:rsidR="005A6CFA" w:rsidRDefault="005A6CFA" w:rsidP="00583B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Geller et al. (1996)</w:t>
            </w:r>
            <w:r w:rsidR="000D024A">
              <w:rPr>
                <w:sz w:val="20"/>
                <w:szCs w:val="20"/>
              </w:rPr>
              <w:fldChar w:fldCharType="begin"/>
            </w:r>
            <w:r w:rsidR="000D024A">
              <w:rPr>
                <w:sz w:val="20"/>
                <w:szCs w:val="20"/>
              </w:rPr>
              <w:instrText xml:space="preserve"> ADDIN EN.CITE &lt;EndNote&gt;&lt;Cite&gt;&lt;Author&gt;Geller&lt;/Author&gt;&lt;Year&gt;1996&lt;/Year&gt;&lt;RecNum&gt;1993&lt;/RecNum&gt;&lt;DisplayText&gt;(7)&lt;/DisplayText&gt;&lt;record&gt;&lt;rec-number&gt;1993&lt;/rec-number&gt;&lt;foreign-keys&gt;&lt;key app="EN" db-id="ztvde52fa5r2voeew2apwpvfzfp0zx5sxeex" timestamp="1748954909" guid="4bcb56ec-0c90-4ad8-baae-4586d429b73f"&gt;1993&lt;/key&gt;&lt;/foreign-keys&gt;&lt;ref-type name="Journal Article"&gt;17&lt;/ref-type&gt;&lt;contributors&gt;&lt;authors&gt;&lt;author&gt;Geller, D. A.&lt;/author&gt;&lt;author&gt;Biederman, J.&lt;/author&gt;&lt;author&gt;Griffin, S.&lt;/author&gt;&lt;author&gt;Jones, J.&lt;/author&gt;&lt;author&gt;Lefkowitz, T. R.&lt;/author&gt;&lt;/authors&gt;&lt;/contributors&gt;&lt;auth-address&gt;Pediatric Psychopharmacology Unit, McLean Hospital, Belmont, MA 02178, USA.&lt;/auth-address&gt;&lt;titles&gt;&lt;title&gt;Comorbidity of juvenile obsessive-compulsive disorder with disruptive behavior disorders&lt;/title&gt;&lt;secondary-title&gt;J Am Acad Child Adolesc Psychiatry&lt;/secondary-title&gt;&lt;/titles&gt;&lt;periodical&gt;&lt;full-title&gt;J Am Acad Child Adolesc Psychiatry&lt;/full-title&gt;&lt;/periodical&gt;&lt;pages&gt;1637-46&lt;/pages&gt;&lt;volume&gt;35&lt;/volume&gt;&lt;number&gt;12&lt;/number&gt;&lt;edition&gt;1996/12/01&lt;/edition&gt;&lt;keywords&gt;&lt;keyword&gt;Adolescent&lt;/keyword&gt;&lt;keyword&gt;Age of Onset&lt;/keyword&gt;&lt;keyword&gt;Child&lt;/keyword&gt;&lt;keyword&gt;Child Behavior Disorders/*epidemiology&lt;/keyword&gt;&lt;keyword&gt;Comorbidity&lt;/keyword&gt;&lt;keyword&gt;Humans&lt;/keyword&gt;&lt;keyword&gt;Massachusetts/epidemiology&lt;/keyword&gt;&lt;keyword&gt;Mental Disorders/epidemiology&lt;/keyword&gt;&lt;keyword&gt;Obsessive-Compulsive Disorder/*epidemiology&lt;/keyword&gt;&lt;keyword&gt;Social Behavior Disorders/*epidemiology&lt;/keyword&gt;&lt;/keywords&gt;&lt;dates&gt;&lt;year&gt;1996&lt;/year&gt;&lt;pub-dates&gt;&lt;date&gt;Dec&lt;/date&gt;&lt;/pub-dates&gt;&lt;/dates&gt;&lt;isbn&gt;0890-8567 (Print)&amp;#xD;0890-8567&lt;/isbn&gt;&lt;accession-num&gt;8973071&lt;/accession-num&gt;&lt;urls&gt;&lt;/urls&gt;&lt;electronic-resource-num&gt;10.1097/00004583-199612000-00016&lt;/electronic-resource-num&gt;&lt;remote-database-provider&gt;NLM&lt;/remote-database-provider&gt;&lt;language&gt;eng&lt;/language&gt;&lt;/record&gt;&lt;/Cite&gt;&lt;/EndNote&gt;</w:instrText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7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26E1A84E" w14:textId="77777777" w:rsidR="005A6CFA" w:rsidRDefault="005A6CFA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SA</w:t>
            </w:r>
          </w:p>
          <w:p w14:paraId="0DE2AEB7" w14:textId="77777777" w:rsidR="005A6CFA" w:rsidRDefault="005A6CFA" w:rsidP="00961F5E">
            <w:pPr>
              <w:rPr>
                <w:sz w:val="20"/>
                <w:szCs w:val="20"/>
              </w:rPr>
            </w:pPr>
          </w:p>
          <w:p w14:paraId="3DCD62DB" w14:textId="77777777" w:rsidR="005A6CFA" w:rsidRDefault="005A6CFA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diagnosed according to DSM-III-R criteria – n=30. Male – n=21 (70%), Female -n=9 (30%).</w:t>
            </w:r>
          </w:p>
          <w:p w14:paraId="04B48E22" w14:textId="77777777" w:rsidR="00EE0307" w:rsidRDefault="00EE0307" w:rsidP="00961F5E">
            <w:pPr>
              <w:rPr>
                <w:sz w:val="20"/>
                <w:szCs w:val="20"/>
              </w:rPr>
            </w:pPr>
          </w:p>
          <w:p w14:paraId="5A68A2F5" w14:textId="64A1AE57" w:rsidR="00EE0307" w:rsidRDefault="00EE0307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oss-Sectional Study</w:t>
            </w:r>
          </w:p>
        </w:tc>
        <w:tc>
          <w:tcPr>
            <w:tcW w:w="1560" w:type="dxa"/>
          </w:tcPr>
          <w:p w14:paraId="7B4081D8" w14:textId="65C6B878" w:rsidR="005A6CFA" w:rsidRDefault="005A6CFA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Mean Age:12.6, SD=2.9</w:t>
            </w:r>
          </w:p>
        </w:tc>
        <w:tc>
          <w:tcPr>
            <w:tcW w:w="1559" w:type="dxa"/>
          </w:tcPr>
          <w:p w14:paraId="74C235E6" w14:textId="2D3087B5" w:rsidR="005A6CFA" w:rsidRPr="00057758" w:rsidRDefault="005A6CFA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-BOCS</w:t>
            </w:r>
          </w:p>
        </w:tc>
        <w:tc>
          <w:tcPr>
            <w:tcW w:w="2835" w:type="dxa"/>
          </w:tcPr>
          <w:p w14:paraId="599AB143" w14:textId="252C915C" w:rsidR="005A6CFA" w:rsidRDefault="005A6CFA" w:rsidP="008F0A4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6.7% (n=2) of the sample diagnosed with OCD also received a diagnosis of PDD. </w:t>
            </w:r>
          </w:p>
        </w:tc>
        <w:tc>
          <w:tcPr>
            <w:tcW w:w="2268" w:type="dxa"/>
          </w:tcPr>
          <w:p w14:paraId="1E8F4929" w14:textId="0BF783A2" w:rsidR="005A6CFA" w:rsidRDefault="005A6CFA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423" w:type="dxa"/>
          </w:tcPr>
          <w:p w14:paraId="79F659FF" w14:textId="65AF8F0A" w:rsidR="005A6CFA" w:rsidRDefault="005A6CFA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394F9C27" w14:textId="77777777" w:rsidR="005A6CFA" w:rsidRDefault="005A6CFA" w:rsidP="00961F5E">
            <w:pPr>
              <w:rPr>
                <w:sz w:val="20"/>
                <w:szCs w:val="20"/>
              </w:rPr>
            </w:pPr>
            <w:r w:rsidRPr="005A6CFA">
              <w:rPr>
                <w:sz w:val="20"/>
                <w:szCs w:val="20"/>
              </w:rPr>
              <w:t xml:space="preserve">This study examined a range of co-morbidities in juveniles with OCD and compared these to other similar </w:t>
            </w:r>
            <w:proofErr w:type="gramStart"/>
            <w:r w:rsidRPr="005A6CFA">
              <w:rPr>
                <w:sz w:val="20"/>
                <w:szCs w:val="20"/>
              </w:rPr>
              <w:t>studies</w:t>
            </w:r>
            <w:proofErr w:type="gramEnd"/>
          </w:p>
          <w:p w14:paraId="7AE77D00" w14:textId="159BA27C" w:rsidR="005A6CFA" w:rsidRPr="0059166A" w:rsidRDefault="004C6621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imitations: Small sample. OCD samples were referred, query whether this </w:t>
            </w:r>
            <w:proofErr w:type="spellStart"/>
            <w:r>
              <w:rPr>
                <w:sz w:val="20"/>
                <w:szCs w:val="20"/>
              </w:rPr>
              <w:t>isrepresentative</w:t>
            </w:r>
            <w:proofErr w:type="spellEnd"/>
            <w:r>
              <w:rPr>
                <w:sz w:val="20"/>
                <w:szCs w:val="20"/>
              </w:rPr>
              <w:t xml:space="preserve"> of non-referred OCD samples. </w:t>
            </w:r>
          </w:p>
        </w:tc>
      </w:tr>
      <w:tr w:rsidR="00961F5E" w:rsidRPr="00057758" w14:paraId="294F835E" w14:textId="77777777" w:rsidTr="008708C9">
        <w:trPr>
          <w:trHeight w:val="343"/>
        </w:trPr>
        <w:tc>
          <w:tcPr>
            <w:tcW w:w="1555" w:type="dxa"/>
          </w:tcPr>
          <w:p w14:paraId="200E5520" w14:textId="01835000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Griffiths et al.</w:t>
            </w:r>
            <w:r w:rsidR="00B66122" w:rsidRPr="00057758">
              <w:rPr>
                <w:sz w:val="20"/>
                <w:szCs w:val="20"/>
              </w:rPr>
              <w:t xml:space="preserve"> (</w:t>
            </w:r>
            <w:r w:rsidRPr="00057758">
              <w:rPr>
                <w:sz w:val="20"/>
                <w:szCs w:val="20"/>
              </w:rPr>
              <w:t>2017</w:t>
            </w:r>
            <w:r w:rsidR="00B66122" w:rsidRPr="00057758">
              <w:rPr>
                <w:sz w:val="20"/>
                <w:szCs w:val="20"/>
              </w:rPr>
              <w:t>)</w:t>
            </w:r>
            <w:r w:rsidRPr="00057758">
              <w:rPr>
                <w:sz w:val="20"/>
                <w:szCs w:val="20"/>
              </w:rPr>
              <w:fldChar w:fldCharType="begin">
                <w:fldData xml:space="preserve">PEVuZE5vdGU+PENpdGU+PEF1dGhvcj5HcmlmZml0aHM8L0F1dGhvcj48WWVhcj4yMDE3PC9ZZWFy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HcmlmZml0aHM8L0F1dGhvcj48WWVhcj4yMDE3PC9ZZWFy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Pr="00057758">
              <w:rPr>
                <w:sz w:val="20"/>
                <w:szCs w:val="20"/>
              </w:rPr>
            </w:r>
            <w:r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8)</w:t>
            </w:r>
            <w:r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617959D3" w14:textId="140C6A92" w:rsidR="003A04FF" w:rsidRPr="00057758" w:rsidRDefault="003A04FF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Australia </w:t>
            </w:r>
          </w:p>
          <w:p w14:paraId="151A099B" w14:textId="77777777" w:rsidR="003A04FF" w:rsidRPr="00057758" w:rsidRDefault="003A04FF" w:rsidP="00961F5E">
            <w:pPr>
              <w:rPr>
                <w:sz w:val="20"/>
                <w:szCs w:val="20"/>
              </w:rPr>
            </w:pPr>
          </w:p>
          <w:p w14:paraId="60E4795A" w14:textId="3DD2F7CD" w:rsidR="00961F5E" w:rsidRPr="00057758" w:rsidRDefault="00AB1130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</w:t>
            </w:r>
            <w:r w:rsidR="00961F5E" w:rsidRPr="00057758">
              <w:rPr>
                <w:sz w:val="20"/>
                <w:szCs w:val="20"/>
              </w:rPr>
              <w:t xml:space="preserve">OCD </w:t>
            </w:r>
            <w:r w:rsidRPr="00057758">
              <w:rPr>
                <w:sz w:val="20"/>
                <w:szCs w:val="20"/>
              </w:rPr>
              <w:t>sample</w:t>
            </w:r>
            <w:r w:rsidR="00961F5E" w:rsidRPr="00057758">
              <w:rPr>
                <w:sz w:val="20"/>
                <w:szCs w:val="20"/>
              </w:rPr>
              <w:t xml:space="preserve"> diagnosed according to DSM-IV</w:t>
            </w:r>
            <w:r w:rsidRPr="00057758">
              <w:rPr>
                <w:sz w:val="20"/>
                <w:szCs w:val="20"/>
              </w:rPr>
              <w:t xml:space="preserve"> criteria - </w:t>
            </w:r>
            <w:r w:rsidR="00961F5E" w:rsidRPr="00057758">
              <w:rPr>
                <w:sz w:val="20"/>
                <w:szCs w:val="20"/>
              </w:rPr>
              <w:t>n=80</w:t>
            </w:r>
          </w:p>
          <w:p w14:paraId="38104B89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42E9871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 n = 38 (45%)</w:t>
            </w:r>
          </w:p>
          <w:p w14:paraId="6A9B0070" w14:textId="5CE7D20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Female - n </w:t>
            </w:r>
            <w:r w:rsidR="00AB1130" w:rsidRPr="00057758">
              <w:rPr>
                <w:sz w:val="20"/>
                <w:szCs w:val="20"/>
              </w:rPr>
              <w:t>=</w:t>
            </w:r>
            <w:r w:rsidRPr="00057758">
              <w:rPr>
                <w:sz w:val="20"/>
                <w:szCs w:val="20"/>
              </w:rPr>
              <w:t xml:space="preserve">44 </w:t>
            </w:r>
            <w:r w:rsidR="00AB1130" w:rsidRPr="00057758">
              <w:rPr>
                <w:sz w:val="20"/>
                <w:szCs w:val="20"/>
              </w:rPr>
              <w:t>(</w:t>
            </w:r>
            <w:r w:rsidRPr="00057758">
              <w:rPr>
                <w:sz w:val="20"/>
                <w:szCs w:val="20"/>
              </w:rPr>
              <w:t>55%)</w:t>
            </w:r>
          </w:p>
          <w:p w14:paraId="576CBD46" w14:textId="22464F3B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4FD4DB8" w14:textId="3371F559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rmative data of SRS-2 scores -standardised sample- n =2025 Aged 4-18 years.</w:t>
            </w:r>
          </w:p>
          <w:p w14:paraId="4C3EF237" w14:textId="35DC78DE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1A6188D" w14:textId="45A62C93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ross-sectional study</w:t>
            </w:r>
          </w:p>
        </w:tc>
        <w:tc>
          <w:tcPr>
            <w:tcW w:w="1560" w:type="dxa"/>
          </w:tcPr>
          <w:p w14:paraId="5C087ED6" w14:textId="43B02E5A" w:rsidR="00961F5E" w:rsidRPr="00057758" w:rsidRDefault="00466694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Sample </w:t>
            </w:r>
            <w:r w:rsidR="00961F5E" w:rsidRPr="00057758">
              <w:rPr>
                <w:sz w:val="20"/>
                <w:szCs w:val="20"/>
              </w:rPr>
              <w:t>Mean Age: 12.30 SD=2.68</w:t>
            </w:r>
          </w:p>
        </w:tc>
        <w:tc>
          <w:tcPr>
            <w:tcW w:w="1559" w:type="dxa"/>
          </w:tcPr>
          <w:p w14:paraId="3726C2F3" w14:textId="30C99EFC" w:rsidR="008708C9" w:rsidRPr="00057758" w:rsidRDefault="008708C9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RS-2</w:t>
            </w:r>
          </w:p>
          <w:p w14:paraId="4B5EA9CC" w14:textId="5ECB4519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  <w:p w14:paraId="09A4D7D8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IS-P</w:t>
            </w:r>
          </w:p>
          <w:p w14:paraId="5C1B109B" w14:textId="3C6A8DB6" w:rsidR="00961F5E" w:rsidRPr="00057758" w:rsidRDefault="00961F5E" w:rsidP="008708C9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1558FB01" w14:textId="30174E2F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ASD prevalence in OCD group = </w:t>
            </w:r>
            <w:r w:rsidR="00C40CE0" w:rsidRPr="00057758">
              <w:rPr>
                <w:sz w:val="20"/>
                <w:szCs w:val="20"/>
              </w:rPr>
              <w:t>5</w:t>
            </w:r>
            <w:r w:rsidRPr="00057758">
              <w:rPr>
                <w:sz w:val="20"/>
                <w:szCs w:val="20"/>
              </w:rPr>
              <w:t>%</w:t>
            </w:r>
          </w:p>
          <w:p w14:paraId="11A21009" w14:textId="3340245F" w:rsidR="00961F5E" w:rsidRPr="00057758" w:rsidRDefault="00E779D0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</w:t>
            </w:r>
            <w:r w:rsidR="00961F5E" w:rsidRPr="00057758">
              <w:rPr>
                <w:sz w:val="20"/>
                <w:szCs w:val="20"/>
              </w:rPr>
              <w:t>=4</w:t>
            </w:r>
          </w:p>
          <w:p w14:paraId="114DE55D" w14:textId="381BD0A9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7464EE2F" w14:textId="4CEF0663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5F127343" w14:textId="0A3FBE99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57.5% of OCD sample had elevated ASD traits above normal range</w:t>
            </w:r>
            <w:r w:rsidR="005F7AC1">
              <w:rPr>
                <w:sz w:val="20"/>
                <w:szCs w:val="20"/>
              </w:rPr>
              <w:t xml:space="preserve"> (t&gt;60)</w:t>
            </w:r>
            <w:r w:rsidRPr="00057758">
              <w:rPr>
                <w:sz w:val="20"/>
                <w:szCs w:val="20"/>
              </w:rPr>
              <w:t xml:space="preserve"> – n= 48.</w:t>
            </w:r>
          </w:p>
          <w:p w14:paraId="61DCCAA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E571F10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32.5% of OCD sample were above the cut off for moderate – severe ASD symptoms – n=26.</w:t>
            </w:r>
          </w:p>
          <w:p w14:paraId="1F4FA412" w14:textId="77777777" w:rsidR="00961F5E" w:rsidRPr="00057758" w:rsidRDefault="00961F5E" w:rsidP="00961F5E">
            <w:pPr>
              <w:pBdr>
                <w:bottom w:val="single" w:sz="6" w:space="1" w:color="auto"/>
              </w:pBdr>
              <w:rPr>
                <w:sz w:val="20"/>
                <w:szCs w:val="20"/>
              </w:rPr>
            </w:pPr>
          </w:p>
          <w:p w14:paraId="4D5618BC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AFFC819" w14:textId="23BC1AB4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RS total mean score in the OCD total sample – m=60.41 SD=9.</w:t>
            </w:r>
            <w:proofErr w:type="gramStart"/>
            <w:r w:rsidRPr="00057758">
              <w:rPr>
                <w:sz w:val="20"/>
                <w:szCs w:val="20"/>
              </w:rPr>
              <w:t>00</w:t>
            </w:r>
            <w:r w:rsidR="00A766BE">
              <w:rPr>
                <w:sz w:val="20"/>
                <w:szCs w:val="20"/>
              </w:rPr>
              <w:t>,n</w:t>
            </w:r>
            <w:proofErr w:type="gramEnd"/>
            <w:r w:rsidR="00A766BE">
              <w:rPr>
                <w:sz w:val="20"/>
                <w:szCs w:val="20"/>
              </w:rPr>
              <w:t>=80</w:t>
            </w:r>
          </w:p>
          <w:p w14:paraId="41AC6530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DB2B0E4" w14:textId="56C326A9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SRS total mean scores in normative standardised group m=30.90 SD=25.</w:t>
            </w:r>
            <w:proofErr w:type="gramStart"/>
            <w:r w:rsidRPr="00057758">
              <w:rPr>
                <w:sz w:val="20"/>
                <w:szCs w:val="20"/>
              </w:rPr>
              <w:t>30</w:t>
            </w:r>
            <w:r w:rsidR="00A766BE">
              <w:rPr>
                <w:sz w:val="20"/>
                <w:szCs w:val="20"/>
              </w:rPr>
              <w:t>,n</w:t>
            </w:r>
            <w:proofErr w:type="gramEnd"/>
            <w:r w:rsidR="00A766BE">
              <w:rPr>
                <w:sz w:val="20"/>
                <w:szCs w:val="20"/>
              </w:rPr>
              <w:t>=2025</w:t>
            </w:r>
          </w:p>
          <w:p w14:paraId="1B38D520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D1F4853" w14:textId="77777777" w:rsidR="00E779D0" w:rsidRPr="00057758" w:rsidRDefault="00E779D0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mparison=</w:t>
            </w:r>
          </w:p>
          <w:p w14:paraId="69421AE9" w14:textId="482B4804" w:rsidR="00A766BE" w:rsidRPr="00A766BE" w:rsidRDefault="00E779D0" w:rsidP="00961F5E">
            <w:pPr>
              <w:rPr>
                <w:color w:val="1F1F1F"/>
                <w:sz w:val="20"/>
                <w:szCs w:val="20"/>
                <w:shd w:val="clear" w:color="auto" w:fill="FFFFFF"/>
              </w:rPr>
            </w:pPr>
            <w:r w:rsidRPr="00057758">
              <w:rPr>
                <w:color w:val="1F1F1F"/>
                <w:sz w:val="20"/>
                <w:szCs w:val="20"/>
                <w:shd w:val="clear" w:color="auto" w:fill="FFFFFF"/>
              </w:rPr>
              <w:t xml:space="preserve">t=10.40, </w:t>
            </w:r>
            <w:proofErr w:type="spellStart"/>
            <w:r w:rsidRPr="00057758">
              <w:rPr>
                <w:color w:val="1F1F1F"/>
                <w:sz w:val="20"/>
                <w:szCs w:val="20"/>
                <w:shd w:val="clear" w:color="auto" w:fill="FFFFFF"/>
              </w:rPr>
              <w:t>sd</w:t>
            </w:r>
            <w:proofErr w:type="spellEnd"/>
            <w:r w:rsidRPr="00057758">
              <w:rPr>
                <w:color w:val="1F1F1F"/>
                <w:sz w:val="20"/>
                <w:szCs w:val="20"/>
                <w:shd w:val="clear" w:color="auto" w:fill="FFFFFF"/>
              </w:rPr>
              <w:t>=2.84</w:t>
            </w:r>
          </w:p>
        </w:tc>
        <w:tc>
          <w:tcPr>
            <w:tcW w:w="2268" w:type="dxa"/>
          </w:tcPr>
          <w:p w14:paraId="280F43A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Pearson’s correlation </w:t>
            </w:r>
            <w:proofErr w:type="gramStart"/>
            <w:r w:rsidRPr="00057758">
              <w:rPr>
                <w:sz w:val="20"/>
                <w:szCs w:val="20"/>
              </w:rPr>
              <w:t>used</w:t>
            </w:r>
            <w:proofErr w:type="gramEnd"/>
            <w:r w:rsidRPr="00057758">
              <w:rPr>
                <w:sz w:val="20"/>
                <w:szCs w:val="20"/>
              </w:rPr>
              <w:t xml:space="preserve"> </w:t>
            </w:r>
          </w:p>
          <w:p w14:paraId="6CA3EDF4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7ECACFD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orrelation between CY-BOCS total severity score and SRS total T score was not statistically significant (r= -.13, p=.16). </w:t>
            </w:r>
          </w:p>
        </w:tc>
        <w:tc>
          <w:tcPr>
            <w:tcW w:w="1423" w:type="dxa"/>
          </w:tcPr>
          <w:p w14:paraId="7DB54FC8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Pearson’s correlation </w:t>
            </w:r>
            <w:proofErr w:type="gramStart"/>
            <w:r w:rsidRPr="00057758">
              <w:rPr>
                <w:sz w:val="20"/>
                <w:szCs w:val="20"/>
              </w:rPr>
              <w:t>used</w:t>
            </w:r>
            <w:proofErr w:type="gramEnd"/>
          </w:p>
          <w:p w14:paraId="2FC29EBF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5850DF39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IS-P total impact score was positively correlated with the SRS total t-score (r=.23, p=.02)</w:t>
            </w:r>
          </w:p>
          <w:p w14:paraId="319085BE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1067A36B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RS total t-score was a significant predictor of OCD-related functional impairment as measured by COIS-P </w:t>
            </w:r>
          </w:p>
          <w:p w14:paraId="72F4E7BB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 (R2 </w:t>
            </w:r>
            <w:proofErr w:type="spellStart"/>
            <w:r w:rsidRPr="00057758">
              <w:rPr>
                <w:sz w:val="20"/>
                <w:szCs w:val="20"/>
              </w:rPr>
              <w:t>chg</w:t>
            </w:r>
            <w:proofErr w:type="spellEnd"/>
            <w:r w:rsidRPr="00057758">
              <w:rPr>
                <w:sz w:val="20"/>
                <w:szCs w:val="20"/>
              </w:rPr>
              <w:t xml:space="preserve">=0.05, </w:t>
            </w:r>
            <w:proofErr w:type="spellStart"/>
            <w:r w:rsidRPr="00057758">
              <w:rPr>
                <w:sz w:val="20"/>
                <w:szCs w:val="20"/>
              </w:rPr>
              <w:t>Fchg</w:t>
            </w:r>
            <w:proofErr w:type="spellEnd"/>
            <w:r w:rsidRPr="00057758">
              <w:rPr>
                <w:sz w:val="20"/>
                <w:szCs w:val="20"/>
              </w:rPr>
              <w:t xml:space="preserve"> (1, </w:t>
            </w:r>
            <w:proofErr w:type="gramStart"/>
            <w:r w:rsidRPr="00057758">
              <w:rPr>
                <w:sz w:val="20"/>
                <w:szCs w:val="20"/>
              </w:rPr>
              <w:t>77)=</w:t>
            </w:r>
            <w:proofErr w:type="gramEnd"/>
            <w:r w:rsidRPr="00057758">
              <w:rPr>
                <w:sz w:val="20"/>
                <w:szCs w:val="20"/>
              </w:rPr>
              <w:t>4.03, p=.05, B=0.63, SE=0.32).</w:t>
            </w:r>
          </w:p>
          <w:p w14:paraId="386AE30D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79535C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</w:tcPr>
          <w:p w14:paraId="1742463D" w14:textId="363402B8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The study compared two age groups 7-12 and 13-17 years.</w:t>
            </w:r>
          </w:p>
          <w:p w14:paraId="04591B99" w14:textId="69846C62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183EE776" w14:textId="24F72132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he study also measured family accommodation scores.</w:t>
            </w:r>
          </w:p>
          <w:p w14:paraId="22516F2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921CAF0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 – predominantly mid-high social-economic status and high levels of education.</w:t>
            </w:r>
          </w:p>
          <w:p w14:paraId="107333A1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E90642E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tructured psychometrically validated interviews to </w:t>
            </w:r>
            <w:r w:rsidRPr="00057758">
              <w:rPr>
                <w:sz w:val="20"/>
                <w:szCs w:val="20"/>
              </w:rPr>
              <w:lastRenderedPageBreak/>
              <w:t>screen for ASD were not used.</w:t>
            </w:r>
          </w:p>
          <w:p w14:paraId="7460177E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572345C" w14:textId="16CB7B6A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Queries whether SRS is too sensitive to differentiate OCD and ASD.</w:t>
            </w:r>
          </w:p>
        </w:tc>
      </w:tr>
      <w:tr w:rsidR="00961F5E" w:rsidRPr="00057758" w14:paraId="68D3C63D" w14:textId="77777777" w:rsidTr="008708C9">
        <w:trPr>
          <w:trHeight w:val="343"/>
        </w:trPr>
        <w:tc>
          <w:tcPr>
            <w:tcW w:w="1555" w:type="dxa"/>
          </w:tcPr>
          <w:p w14:paraId="193A6066" w14:textId="453F9EF9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Griffiths et al.</w:t>
            </w:r>
            <w:r w:rsidR="00B66122" w:rsidRPr="00057758">
              <w:rPr>
                <w:sz w:val="20"/>
                <w:szCs w:val="20"/>
              </w:rPr>
              <w:t xml:space="preserve"> (</w:t>
            </w:r>
            <w:r w:rsidRPr="00057758">
              <w:rPr>
                <w:sz w:val="20"/>
                <w:szCs w:val="20"/>
              </w:rPr>
              <w:t>2017</w:t>
            </w:r>
            <w:r w:rsidR="00B66122" w:rsidRPr="00057758">
              <w:rPr>
                <w:sz w:val="20"/>
                <w:szCs w:val="20"/>
              </w:rPr>
              <w:t>)</w:t>
            </w:r>
            <w:r w:rsidRPr="00057758">
              <w:rPr>
                <w:sz w:val="20"/>
                <w:szCs w:val="20"/>
              </w:rPr>
              <w:fldChar w:fldCharType="begin"/>
            </w:r>
            <w:r w:rsidR="000D024A">
              <w:rPr>
                <w:sz w:val="20"/>
                <w:szCs w:val="20"/>
              </w:rPr>
              <w:instrText xml:space="preserve"> ADDIN EN.CITE &lt;EndNote&gt;&lt;Cite&gt;&lt;Author&gt;Griffiths&lt;/Author&gt;&lt;Year&gt;2017&lt;/Year&gt;&lt;RecNum&gt;196&lt;/RecNum&gt;&lt;DisplayText&gt;(9)&lt;/DisplayText&gt;&lt;record&gt;&lt;rec-number&gt;196&lt;/rec-number&gt;&lt;foreign-keys&gt;&lt;key app="EN" db-id="ztvde52fa5r2voeew2apwpvfzfp0zx5sxeex" timestamp="1633280688" guid="dd79080e-6d88-4673-8411-edb17f585f82"&gt;196&lt;/key&gt;&lt;/foreign-keys&gt;&lt;ref-type name="Journal Article"&gt;17&lt;/ref-type&gt;&lt;contributors&gt;&lt;authors&gt;&lt;author&gt;Griffiths, Donna L.&lt;/author&gt;&lt;author&gt;Farrell, Lara J.&lt;/author&gt;&lt;author&gt;Waters, Allison M.&lt;/author&gt;&lt;author&gt;White, Susan W.&lt;/author&gt;&lt;/authors&gt;&lt;/contributors&gt;&lt;titles&gt;&lt;title&gt;Clinical correlates of obsessive compulsive disorder and comorbid autism spectrum disorder in youth&lt;/title&gt;&lt;secondary-title&gt;Journal of Obsessive-Compulsive and Related Disorders&lt;/secondary-title&gt;&lt;/titles&gt;&lt;periodical&gt;&lt;full-title&gt;Journal of Obsessive-Compulsive and Related Disorders&lt;/full-title&gt;&lt;/periodical&gt;&lt;pages&gt;90-98&lt;/pages&gt;&lt;volume&gt;14&lt;/volume&gt;&lt;keywords&gt;&lt;keyword&gt;OCD&lt;/keyword&gt;&lt;keyword&gt;ASD&lt;/keyword&gt;&lt;keyword&gt;Children&lt;/keyword&gt;&lt;keyword&gt;Comorbidity&lt;/keyword&gt;&lt;keyword&gt;CBT&lt;/keyword&gt;&lt;/keywords&gt;&lt;dates&gt;&lt;year&gt;2017&lt;/year&gt;&lt;pub-dates&gt;&lt;date&gt;2017/07/01/&lt;/date&gt;&lt;/pub-dates&gt;&lt;/dates&gt;&lt;isbn&gt;2211-3649&lt;/isbn&gt;&lt;urls&gt;&lt;related-urls&gt;&lt;url&gt;http://www.sciencedirect.com/science/article/pii/S2211364917300234&lt;/url&gt;&lt;/related-urls&gt;&lt;/urls&gt;&lt;electronic-resource-num&gt;https://doi.org/10.1016/j.jocrd.2017.06.006&lt;/electronic-resource-num&gt;&lt;/record&gt;&lt;/Cite&gt;&lt;/EndNote&gt;</w:instrText>
            </w:r>
            <w:r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9)</w:t>
            </w:r>
            <w:r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4D063FFE" w14:textId="5FEB3F64" w:rsidR="003A04FF" w:rsidRPr="00057758" w:rsidRDefault="003A04FF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Australia </w:t>
            </w:r>
          </w:p>
          <w:p w14:paraId="1855E851" w14:textId="77777777" w:rsidR="003A04FF" w:rsidRPr="00057758" w:rsidRDefault="003A04FF" w:rsidP="00961F5E">
            <w:pPr>
              <w:rPr>
                <w:sz w:val="20"/>
                <w:szCs w:val="20"/>
              </w:rPr>
            </w:pPr>
          </w:p>
          <w:p w14:paraId="54952BF6" w14:textId="22EF2FB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sample </w:t>
            </w:r>
            <w:r w:rsidR="00AB1130" w:rsidRPr="00057758">
              <w:rPr>
                <w:sz w:val="20"/>
                <w:szCs w:val="20"/>
              </w:rPr>
              <w:t>diagnosed according to</w:t>
            </w:r>
            <w:r w:rsidRPr="00057758">
              <w:rPr>
                <w:sz w:val="20"/>
                <w:szCs w:val="20"/>
              </w:rPr>
              <w:t xml:space="preserve"> DSM IV</w:t>
            </w:r>
            <w:r w:rsidR="00AB1130" w:rsidRPr="00057758">
              <w:rPr>
                <w:sz w:val="20"/>
                <w:szCs w:val="20"/>
              </w:rPr>
              <w:t xml:space="preserve"> criteria</w:t>
            </w:r>
            <w:r w:rsidRPr="00057758">
              <w:rPr>
                <w:sz w:val="20"/>
                <w:szCs w:val="20"/>
              </w:rPr>
              <w:t xml:space="preserve"> – n=117.</w:t>
            </w:r>
          </w:p>
          <w:p w14:paraId="79C46D48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FA15917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BE3C3F5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+ ASD group - n =25</w:t>
            </w:r>
          </w:p>
          <w:p w14:paraId="1BE190E8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3780D459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n=22 (88%)</w:t>
            </w:r>
          </w:p>
          <w:p w14:paraId="645F196B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n =3 (12%)</w:t>
            </w:r>
          </w:p>
          <w:p w14:paraId="2F5F1BD4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EBB5474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only group - n=25</w:t>
            </w:r>
          </w:p>
          <w:p w14:paraId="23A3C813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5D3F43F6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 n =22 (88%)</w:t>
            </w:r>
          </w:p>
          <w:p w14:paraId="5F1F2402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48B5534B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 n = 3 (12%)</w:t>
            </w:r>
          </w:p>
          <w:p w14:paraId="6F4933AB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65015A3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ase-control study</w:t>
            </w:r>
          </w:p>
          <w:p w14:paraId="6F90E48C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1560" w:type="dxa"/>
          </w:tcPr>
          <w:p w14:paraId="295B0B6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ge range of total sample = 7-17 years.</w:t>
            </w:r>
          </w:p>
          <w:p w14:paraId="24D1F5B8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5CC5243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+ ASD group n=25, mean age =12.12 SD=2.30.</w:t>
            </w:r>
          </w:p>
          <w:p w14:paraId="2A7C9395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8367A4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only group n= 25, mean age =11.92 SD=2.56</w:t>
            </w:r>
          </w:p>
          <w:p w14:paraId="2CFE6DCF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49CB13E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3A3C410F" w14:textId="3E177C91" w:rsidR="008708C9" w:rsidRPr="00057758" w:rsidRDefault="008708C9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RS-2</w:t>
            </w:r>
          </w:p>
          <w:p w14:paraId="6E2835CD" w14:textId="05982E7E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  <w:p w14:paraId="17A4F3F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IS-P</w:t>
            </w:r>
          </w:p>
          <w:p w14:paraId="2A485E08" w14:textId="41E4E7AA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354C2FD3" w14:textId="333DA8EB" w:rsidR="00961F5E" w:rsidRPr="00057758" w:rsidRDefault="00337A99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verlap of sample with Griffith</w:t>
            </w:r>
            <w:r w:rsidR="00DC6636" w:rsidRPr="00057758">
              <w:rPr>
                <w:sz w:val="20"/>
                <w:szCs w:val="20"/>
              </w:rPr>
              <w:t>s et al paper -ASD Traits Among Youth with Obsessive–Compulsive Disorder -2017</w:t>
            </w:r>
          </w:p>
        </w:tc>
        <w:tc>
          <w:tcPr>
            <w:tcW w:w="2268" w:type="dxa"/>
          </w:tcPr>
          <w:p w14:paraId="1E252019" w14:textId="01A9E4B9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 significant differences between total CY-BOC scores or subscales between</w:t>
            </w:r>
            <w:r w:rsidR="00E779D0" w:rsidRPr="00057758">
              <w:rPr>
                <w:sz w:val="20"/>
                <w:szCs w:val="20"/>
              </w:rPr>
              <w:t xml:space="preserve"> the OCD only group vs. OCD +ASD group.</w:t>
            </w:r>
          </w:p>
          <w:p w14:paraId="52D81140" w14:textId="77777777" w:rsidR="00E779D0" w:rsidRPr="00057758" w:rsidRDefault="00E779D0" w:rsidP="00961F5E">
            <w:pPr>
              <w:rPr>
                <w:sz w:val="20"/>
                <w:szCs w:val="20"/>
              </w:rPr>
            </w:pPr>
          </w:p>
          <w:p w14:paraId="0A34BBBB" w14:textId="0D9DBE25" w:rsidR="00E779D0" w:rsidRPr="00057758" w:rsidRDefault="00E779D0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Y-BOC </w:t>
            </w:r>
            <w:r w:rsidR="005C61C7" w:rsidRPr="00057758">
              <w:rPr>
                <w:sz w:val="20"/>
                <w:szCs w:val="20"/>
              </w:rPr>
              <w:t>total mean score in OCD only sample m=23.08, SD=6.8 n=25</w:t>
            </w:r>
          </w:p>
          <w:p w14:paraId="2E3074F6" w14:textId="5C4B7F43" w:rsidR="005C61C7" w:rsidRPr="00057758" w:rsidRDefault="005C61C7" w:rsidP="005C61C7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 total mean score in OCD + ASD group, m=23.50, SD=6.42, n=25</w:t>
            </w:r>
          </w:p>
          <w:p w14:paraId="7CA056D7" w14:textId="77777777" w:rsidR="005C61C7" w:rsidRPr="00057758" w:rsidRDefault="005C61C7" w:rsidP="00961F5E">
            <w:pPr>
              <w:rPr>
                <w:sz w:val="20"/>
                <w:szCs w:val="20"/>
              </w:rPr>
            </w:pPr>
          </w:p>
          <w:p w14:paraId="114D20A6" w14:textId="59D74F71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otal CY-BOC score</w:t>
            </w:r>
            <w:r w:rsidR="005C61C7" w:rsidRPr="00057758">
              <w:rPr>
                <w:sz w:val="20"/>
                <w:szCs w:val="20"/>
              </w:rPr>
              <w:t xml:space="preserve"> group comparison</w:t>
            </w:r>
          </w:p>
          <w:p w14:paraId="46D3801A" w14:textId="56EA314F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=0.22, p=0.83</w:t>
            </w:r>
          </w:p>
        </w:tc>
        <w:tc>
          <w:tcPr>
            <w:tcW w:w="1423" w:type="dxa"/>
          </w:tcPr>
          <w:p w14:paraId="71727598" w14:textId="14EBB591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Independent group t-tests showed significant differences between th</w:t>
            </w:r>
            <w:r w:rsidR="005C61C7" w:rsidRPr="00057758">
              <w:rPr>
                <w:sz w:val="20"/>
                <w:szCs w:val="20"/>
              </w:rPr>
              <w:t>e</w:t>
            </w:r>
            <w:r w:rsidRPr="00057758">
              <w:rPr>
                <w:sz w:val="20"/>
                <w:szCs w:val="20"/>
              </w:rPr>
              <w:t xml:space="preserve"> OCD only group</w:t>
            </w:r>
            <w:r w:rsidR="005C61C7" w:rsidRPr="00057758">
              <w:rPr>
                <w:sz w:val="20"/>
                <w:szCs w:val="20"/>
              </w:rPr>
              <w:t xml:space="preserve"> vs. OCD+ASD group</w:t>
            </w:r>
            <w:r w:rsidRPr="00057758">
              <w:rPr>
                <w:sz w:val="20"/>
                <w:szCs w:val="20"/>
              </w:rPr>
              <w:t>.</w:t>
            </w:r>
          </w:p>
          <w:p w14:paraId="6FAF939F" w14:textId="399C39E8" w:rsidR="005C61C7" w:rsidRPr="00057758" w:rsidRDefault="005C61C7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IS-P total mean score in OCD only sample, m=31.87, SD=14.97, n=25</w:t>
            </w:r>
          </w:p>
          <w:p w14:paraId="09220E32" w14:textId="77777777" w:rsidR="005C61C7" w:rsidRPr="00057758" w:rsidRDefault="005C61C7" w:rsidP="00961F5E">
            <w:pPr>
              <w:rPr>
                <w:sz w:val="20"/>
                <w:szCs w:val="20"/>
              </w:rPr>
            </w:pPr>
          </w:p>
          <w:p w14:paraId="09CF6D92" w14:textId="0C2FCED6" w:rsidR="005C61C7" w:rsidRPr="00057758" w:rsidRDefault="005C61C7" w:rsidP="005C61C7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IS-P total mean score in OCD + ASD sample, m=51.82, SD=23.26, n=25</w:t>
            </w:r>
          </w:p>
          <w:p w14:paraId="27168C59" w14:textId="77777777" w:rsidR="005C61C7" w:rsidRPr="00057758" w:rsidRDefault="005C61C7" w:rsidP="00961F5E">
            <w:pPr>
              <w:rPr>
                <w:sz w:val="20"/>
                <w:szCs w:val="20"/>
              </w:rPr>
            </w:pPr>
          </w:p>
          <w:p w14:paraId="223627D1" w14:textId="12FBDDBC" w:rsidR="00961F5E" w:rsidRPr="00057758" w:rsidRDefault="006B5A93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otal COIS-P group comparison</w:t>
            </w:r>
            <w:r w:rsidR="00961F5E" w:rsidRPr="00057758">
              <w:rPr>
                <w:sz w:val="20"/>
                <w:szCs w:val="20"/>
              </w:rPr>
              <w:t xml:space="preserve"> =</w:t>
            </w:r>
            <w:proofErr w:type="gramStart"/>
            <w:r w:rsidR="00961F5E" w:rsidRPr="00057758">
              <w:rPr>
                <w:sz w:val="20"/>
                <w:szCs w:val="20"/>
              </w:rPr>
              <w:t>t(</w:t>
            </w:r>
            <w:proofErr w:type="gramEnd"/>
            <w:r w:rsidR="00961F5E" w:rsidRPr="00057758">
              <w:rPr>
                <w:sz w:val="20"/>
                <w:szCs w:val="20"/>
              </w:rPr>
              <w:t xml:space="preserve">35)=3.41, p=0.002, </w:t>
            </w:r>
            <w:r w:rsidR="00961F5E" w:rsidRPr="00057758">
              <w:rPr>
                <w:sz w:val="20"/>
                <w:szCs w:val="20"/>
              </w:rPr>
              <w:lastRenderedPageBreak/>
              <w:t>Cohen’s d =1.02</w:t>
            </w:r>
          </w:p>
          <w:p w14:paraId="12A249CE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6F6253F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chool functioning </w:t>
            </w:r>
            <w:proofErr w:type="gramStart"/>
            <w:r w:rsidRPr="00057758">
              <w:rPr>
                <w:sz w:val="20"/>
                <w:szCs w:val="20"/>
              </w:rPr>
              <w:t>t(</w:t>
            </w:r>
            <w:proofErr w:type="gramEnd"/>
            <w:r w:rsidRPr="00057758">
              <w:rPr>
                <w:sz w:val="20"/>
                <w:szCs w:val="20"/>
              </w:rPr>
              <w:t>42)=2.03, p=0.05, Cohen’s d=0.61.</w:t>
            </w:r>
          </w:p>
          <w:p w14:paraId="5BFFD1AE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01BDA5B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ocial functioning </w:t>
            </w:r>
            <w:proofErr w:type="gramStart"/>
            <w:r w:rsidRPr="00057758">
              <w:rPr>
                <w:sz w:val="20"/>
                <w:szCs w:val="20"/>
              </w:rPr>
              <w:t>t(</w:t>
            </w:r>
            <w:proofErr w:type="gramEnd"/>
            <w:r w:rsidRPr="00057758">
              <w:rPr>
                <w:sz w:val="20"/>
                <w:szCs w:val="20"/>
              </w:rPr>
              <w:t xml:space="preserve">36)=2.58, p=0.01, Cohen’s d =0.77. </w:t>
            </w:r>
          </w:p>
          <w:p w14:paraId="479475E1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3AE6461A" w14:textId="257B01A6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Home and family activities </w:t>
            </w:r>
            <w:proofErr w:type="gramStart"/>
            <w:r w:rsidRPr="00057758">
              <w:rPr>
                <w:sz w:val="20"/>
                <w:szCs w:val="20"/>
              </w:rPr>
              <w:t>t(</w:t>
            </w:r>
            <w:proofErr w:type="gramEnd"/>
            <w:r w:rsidRPr="00057758">
              <w:rPr>
                <w:sz w:val="20"/>
                <w:szCs w:val="20"/>
              </w:rPr>
              <w:t>43)=2.64,p=0.01, Cohen’s d = 0.79.</w:t>
            </w:r>
          </w:p>
        </w:tc>
        <w:tc>
          <w:tcPr>
            <w:tcW w:w="1707" w:type="dxa"/>
          </w:tcPr>
          <w:p w14:paraId="7AFAF50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Co-morbidities, family accommodation and parental psychopathology were also compared.</w:t>
            </w:r>
          </w:p>
          <w:p w14:paraId="0897D2F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4384D5BF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reatment responses to CBT between groups were also compared – no significant differences were found post treatment.</w:t>
            </w:r>
          </w:p>
          <w:p w14:paraId="5A08EAEF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329B7E8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Limitations - study did not use structured psychometrically validated interviews for a diagnosis of ASD although semi-structured clinical interview questions were </w:t>
            </w:r>
            <w:proofErr w:type="gramStart"/>
            <w:r w:rsidRPr="00057758">
              <w:rPr>
                <w:sz w:val="20"/>
                <w:szCs w:val="20"/>
              </w:rPr>
              <w:t>used</w:t>
            </w:r>
            <w:proofErr w:type="gramEnd"/>
            <w:r w:rsidRPr="00057758">
              <w:rPr>
                <w:sz w:val="20"/>
                <w:szCs w:val="20"/>
              </w:rPr>
              <w:t xml:space="preserve"> and ASD diagnosis was </w:t>
            </w:r>
            <w:r w:rsidRPr="00057758">
              <w:rPr>
                <w:sz w:val="20"/>
                <w:szCs w:val="20"/>
              </w:rPr>
              <w:lastRenderedPageBreak/>
              <w:t>confirmed by external paediatric specialist.</w:t>
            </w:r>
          </w:p>
          <w:p w14:paraId="1280F409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81EABF2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88% of the sample were male.</w:t>
            </w:r>
          </w:p>
          <w:p w14:paraId="4BB7695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5650DCF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here was a reliance on parental reporting of symptoms. </w:t>
            </w:r>
          </w:p>
          <w:p w14:paraId="773A9A18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F1C396D" w14:textId="1E366FCD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OCD + ASD group had significantly more comorbid symptoms than OCD alone group which may confound the results. </w:t>
            </w:r>
          </w:p>
        </w:tc>
      </w:tr>
      <w:tr w:rsidR="000A57CE" w:rsidRPr="00057758" w14:paraId="4F48C0E2" w14:textId="77777777" w:rsidTr="008708C9">
        <w:trPr>
          <w:trHeight w:val="343"/>
        </w:trPr>
        <w:tc>
          <w:tcPr>
            <w:tcW w:w="1555" w:type="dxa"/>
          </w:tcPr>
          <w:p w14:paraId="5ED0F9D2" w14:textId="0860D21C" w:rsidR="000A57CE" w:rsidRPr="00057758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Hanna (1994)</w:t>
            </w:r>
            <w:r w:rsidR="000D024A">
              <w:rPr>
                <w:sz w:val="20"/>
                <w:szCs w:val="20"/>
              </w:rPr>
              <w:fldChar w:fldCharType="begin"/>
            </w:r>
            <w:r w:rsidR="000D024A">
              <w:rPr>
                <w:sz w:val="20"/>
                <w:szCs w:val="20"/>
              </w:rPr>
              <w:instrText xml:space="preserve"> ADDIN EN.CITE &lt;EndNote&gt;&lt;Cite&gt;&lt;Author&gt;Hanna&lt;/Author&gt;&lt;Year&gt;1995&lt;/Year&gt;&lt;RecNum&gt;1994&lt;/RecNum&gt;&lt;DisplayText&gt;(10)&lt;/DisplayText&gt;&lt;record&gt;&lt;rec-number&gt;1994&lt;/rec-number&gt;&lt;foreign-keys&gt;&lt;key app="EN" db-id="ztvde52fa5r2voeew2apwpvfzfp0zx5sxeex" timestamp="1748955039" guid="69a32d94-0dfe-4831-9c6b-45befb9378a1"&gt;1994&lt;/key&gt;&lt;/foreign-keys&gt;&lt;ref-type name="Journal Article"&gt;17&lt;/ref-type&gt;&lt;contributors&gt;&lt;authors&gt;&lt;author&gt;Hanna, G. L.&lt;/author&gt;&lt;/authors&gt;&lt;/contributors&gt;&lt;auth-address&gt;University of Michigan, Ann Arbor.&lt;/auth-address&gt;&lt;titles&gt;&lt;title&gt;Demographic and clinical features of obsessive-compulsive disorder in children and adolescents&lt;/title&gt;&lt;secondary-title&gt;J Am Acad Child Adolesc Psychiatry&lt;/secondary-title&gt;&lt;/titles&gt;&lt;periodical&gt;&lt;full-title&gt;J Am Acad Child Adolesc Psychiatry&lt;/full-title&gt;&lt;/periodical&gt;&lt;pages&gt;19-27&lt;/pages&gt;&lt;volume&gt;34&lt;/volume&gt;&lt;number&gt;1&lt;/number&gt;&lt;edition&gt;1995/01/01&lt;/edition&gt;&lt;keywords&gt;&lt;keyword&gt;Adolescent&lt;/keyword&gt;&lt;keyword&gt;Adolescent Psychiatry&lt;/keyword&gt;&lt;keyword&gt;Age of Onset&lt;/keyword&gt;&lt;keyword&gt;Anxiety Disorders/complications&lt;/keyword&gt;&lt;keyword&gt;Child&lt;/keyword&gt;&lt;keyword&gt;Child Psychiatry&lt;/keyword&gt;&lt;keyword&gt;Female&lt;/keyword&gt;&lt;keyword&gt;Humans&lt;/keyword&gt;&lt;keyword&gt;Male&lt;/keyword&gt;&lt;keyword&gt;Mental Disorders/complications&lt;/keyword&gt;&lt;keyword&gt;Obsessive-Compulsive Disorder/complications/*diagnosis&lt;/keyword&gt;&lt;keyword&gt;Psychiatric Status Rating Scales&lt;/keyword&gt;&lt;keyword&gt;Severity of Illness Index&lt;/keyword&gt;&lt;keyword&gt;Sex Factors&lt;/keyword&gt;&lt;keyword&gt;Tic Disorders/complications&lt;/keyword&gt;&lt;/keywords&gt;&lt;dates&gt;&lt;year&gt;1995&lt;/year&gt;&lt;pub-dates&gt;&lt;date&gt;Jan&lt;/date&gt;&lt;/pub-dates&gt;&lt;/dates&gt;&lt;isbn&gt;0890-8567 (Print)&amp;#xD;0890-8567&lt;/isbn&gt;&lt;accession-num&gt;7860451&lt;/accession-num&gt;&lt;urls&gt;&lt;/urls&gt;&lt;electronic-resource-num&gt;10.1097/00004583-199501000-00009&lt;/electronic-resource-num&gt;&lt;remote-database-provider&gt;NLM&lt;/remote-database-provider&gt;&lt;language&gt;eng&lt;/language&gt;&lt;/record&gt;&lt;/Cite&gt;&lt;/EndNote&gt;</w:instrText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0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441C5505" w14:textId="77777777" w:rsidR="000A57CE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SA</w:t>
            </w:r>
          </w:p>
          <w:p w14:paraId="426DA07B" w14:textId="77777777" w:rsidR="000A57CE" w:rsidRDefault="000A57CE" w:rsidP="00961F5E">
            <w:pPr>
              <w:rPr>
                <w:sz w:val="20"/>
                <w:szCs w:val="20"/>
              </w:rPr>
            </w:pPr>
          </w:p>
          <w:p w14:paraId="6A2D4CC6" w14:textId="77777777" w:rsidR="000A57CE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diagnosed according to DSM-III-R – n=31</w:t>
            </w:r>
          </w:p>
          <w:p w14:paraId="4C776F32" w14:textId="77777777" w:rsidR="000A57CE" w:rsidRDefault="000A57CE" w:rsidP="00961F5E">
            <w:pPr>
              <w:rPr>
                <w:sz w:val="20"/>
                <w:szCs w:val="20"/>
              </w:rPr>
            </w:pPr>
          </w:p>
          <w:p w14:paraId="3429C378" w14:textId="77777777" w:rsidR="000A57CE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ale -n=19 (61%), Female -n=12 (39%) </w:t>
            </w:r>
          </w:p>
          <w:p w14:paraId="4E627EFF" w14:textId="77777777" w:rsidR="00277102" w:rsidRDefault="00277102" w:rsidP="00961F5E">
            <w:pPr>
              <w:rPr>
                <w:sz w:val="20"/>
                <w:szCs w:val="20"/>
              </w:rPr>
            </w:pPr>
          </w:p>
          <w:p w14:paraId="120CD01F" w14:textId="52BAEA3D" w:rsidR="00277102" w:rsidRPr="00057758" w:rsidRDefault="0027710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oss-Sectional Study</w:t>
            </w:r>
          </w:p>
        </w:tc>
        <w:tc>
          <w:tcPr>
            <w:tcW w:w="1560" w:type="dxa"/>
          </w:tcPr>
          <w:p w14:paraId="4AE879D7" w14:textId="77777777" w:rsidR="000A57CE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mean age=13.5, SD=2.8.</w:t>
            </w:r>
          </w:p>
          <w:p w14:paraId="6481FD1E" w14:textId="77777777" w:rsidR="000A57CE" w:rsidRDefault="000A57CE" w:rsidP="00961F5E">
            <w:pPr>
              <w:rPr>
                <w:sz w:val="20"/>
                <w:szCs w:val="20"/>
              </w:rPr>
            </w:pPr>
          </w:p>
          <w:p w14:paraId="1098FF25" w14:textId="7A544308" w:rsidR="000A57CE" w:rsidRPr="00057758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age range 7.7-18.0</w:t>
            </w:r>
          </w:p>
        </w:tc>
        <w:tc>
          <w:tcPr>
            <w:tcW w:w="1559" w:type="dxa"/>
          </w:tcPr>
          <w:p w14:paraId="5880E5AA" w14:textId="34163E85" w:rsidR="000A57CE" w:rsidRPr="00057758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-BOCS</w:t>
            </w:r>
          </w:p>
        </w:tc>
        <w:tc>
          <w:tcPr>
            <w:tcW w:w="2835" w:type="dxa"/>
          </w:tcPr>
          <w:p w14:paraId="3EE3FF9E" w14:textId="77777777" w:rsidR="000A57CE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2% (n=1) of the sample </w:t>
            </w:r>
            <w:proofErr w:type="spellStart"/>
            <w:r>
              <w:rPr>
                <w:sz w:val="20"/>
                <w:szCs w:val="20"/>
              </w:rPr>
              <w:t>dignosed</w:t>
            </w:r>
            <w:proofErr w:type="spellEnd"/>
            <w:r>
              <w:rPr>
                <w:sz w:val="20"/>
                <w:szCs w:val="20"/>
              </w:rPr>
              <w:t xml:space="preserve"> with OCD also received a co-morbid diagnosis of PDD.</w:t>
            </w:r>
          </w:p>
          <w:p w14:paraId="565272DC" w14:textId="77777777" w:rsidR="00293882" w:rsidRDefault="00293882" w:rsidP="00961F5E">
            <w:pPr>
              <w:rPr>
                <w:sz w:val="20"/>
                <w:szCs w:val="20"/>
              </w:rPr>
            </w:pPr>
          </w:p>
          <w:p w14:paraId="63F77F93" w14:textId="5450734F" w:rsidR="00293882" w:rsidRPr="00057758" w:rsidRDefault="00293882" w:rsidP="00961F5E">
            <w:pPr>
              <w:rPr>
                <w:sz w:val="20"/>
                <w:szCs w:val="20"/>
              </w:rPr>
            </w:pPr>
            <w:r w:rsidRPr="00204C2C">
              <w:rPr>
                <w:sz w:val="20"/>
                <w:szCs w:val="20"/>
                <w:highlight w:val="yellow"/>
              </w:rPr>
              <w:t>100% of those diagnosed with PDD were male</w:t>
            </w:r>
          </w:p>
        </w:tc>
        <w:tc>
          <w:tcPr>
            <w:tcW w:w="2268" w:type="dxa"/>
          </w:tcPr>
          <w:p w14:paraId="28E61BEC" w14:textId="5AD8578B" w:rsidR="000A57CE" w:rsidRPr="00057758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423" w:type="dxa"/>
          </w:tcPr>
          <w:p w14:paraId="1EC9E755" w14:textId="1F608C82" w:rsidR="000A57CE" w:rsidRPr="00057758" w:rsidRDefault="000A57CE" w:rsidP="00C4610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6A4646E2" w14:textId="77777777" w:rsidR="000A57CE" w:rsidRDefault="000A57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</w:t>
            </w:r>
            <w:r w:rsidRPr="000A57CE">
              <w:rPr>
                <w:sz w:val="20"/>
                <w:szCs w:val="20"/>
              </w:rPr>
              <w:t>he study looked at co-morbidity of children and adolescents with a diagnosis of OCD, including OCD severity and demographic information</w:t>
            </w:r>
            <w:r w:rsidR="00D34776">
              <w:rPr>
                <w:sz w:val="20"/>
                <w:szCs w:val="20"/>
              </w:rPr>
              <w:t>.</w:t>
            </w:r>
          </w:p>
          <w:p w14:paraId="7A6FFAB7" w14:textId="77777777" w:rsidR="00D34776" w:rsidRDefault="00D34776" w:rsidP="00961F5E">
            <w:pPr>
              <w:rPr>
                <w:sz w:val="20"/>
                <w:szCs w:val="20"/>
              </w:rPr>
            </w:pPr>
          </w:p>
          <w:p w14:paraId="42BC5D01" w14:textId="7512A2DE" w:rsidR="00D34776" w:rsidRPr="00057758" w:rsidRDefault="00D34776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mitations: small sample size</w:t>
            </w:r>
          </w:p>
        </w:tc>
      </w:tr>
      <w:tr w:rsidR="002D3B9C" w:rsidRPr="00057758" w14:paraId="380E502F" w14:textId="77777777" w:rsidTr="008708C9">
        <w:trPr>
          <w:trHeight w:val="343"/>
        </w:trPr>
        <w:tc>
          <w:tcPr>
            <w:tcW w:w="1555" w:type="dxa"/>
          </w:tcPr>
          <w:p w14:paraId="23AA830B" w14:textId="51EBA5E8" w:rsidR="002D3B9C" w:rsidRPr="00057758" w:rsidRDefault="002D3B9C" w:rsidP="00961F5E">
            <w:pPr>
              <w:rPr>
                <w:sz w:val="20"/>
                <w:szCs w:val="20"/>
              </w:rPr>
            </w:pPr>
            <w:proofErr w:type="spellStart"/>
            <w:r w:rsidRPr="00057758">
              <w:rPr>
                <w:sz w:val="20"/>
                <w:szCs w:val="20"/>
              </w:rPr>
              <w:t>Hojgaard</w:t>
            </w:r>
            <w:proofErr w:type="spellEnd"/>
            <w:r w:rsidRPr="00057758">
              <w:rPr>
                <w:sz w:val="20"/>
                <w:szCs w:val="20"/>
              </w:rPr>
              <w:t xml:space="preserve"> et al. </w:t>
            </w:r>
            <w:r w:rsidR="00B66122" w:rsidRPr="00057758">
              <w:rPr>
                <w:sz w:val="20"/>
                <w:szCs w:val="20"/>
              </w:rPr>
              <w:t>(</w:t>
            </w:r>
            <w:r w:rsidRPr="00057758">
              <w:rPr>
                <w:sz w:val="20"/>
                <w:szCs w:val="20"/>
              </w:rPr>
              <w:t>2023</w:t>
            </w:r>
            <w:r w:rsidR="00B66122" w:rsidRPr="00057758">
              <w:rPr>
                <w:sz w:val="20"/>
                <w:szCs w:val="20"/>
              </w:rPr>
              <w:t>)</w:t>
            </w:r>
            <w:r w:rsidR="00B66122" w:rsidRPr="00057758">
              <w:rPr>
                <w:sz w:val="20"/>
                <w:szCs w:val="20"/>
              </w:rPr>
              <w:fldChar w:fldCharType="begin">
                <w:fldData xml:space="preserve">PEVuZE5vdGU+PENpdGU+PEF1dGhvcj5Iw7hqZ2FhcmQ8L0F1dGhvcj48WWVhcj4yMDIzPC9ZZWFy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Iw7hqZ2FhcmQ8L0F1dGhvcj48WWVhcj4yMDIzPC9ZZWFy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B66122" w:rsidRPr="00057758">
              <w:rPr>
                <w:sz w:val="20"/>
                <w:szCs w:val="20"/>
              </w:rPr>
            </w:r>
            <w:r w:rsidR="00B66122"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1)</w:t>
            </w:r>
            <w:r w:rsidR="00B66122"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3A7448E7" w14:textId="77777777" w:rsidR="002D3B9C" w:rsidRPr="00057758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Denmark, </w:t>
            </w:r>
            <w:proofErr w:type="gramStart"/>
            <w:r w:rsidRPr="00057758">
              <w:rPr>
                <w:sz w:val="20"/>
                <w:szCs w:val="20"/>
              </w:rPr>
              <w:t>Norway</w:t>
            </w:r>
            <w:proofErr w:type="gramEnd"/>
            <w:r w:rsidRPr="00057758">
              <w:rPr>
                <w:sz w:val="20"/>
                <w:szCs w:val="20"/>
              </w:rPr>
              <w:t xml:space="preserve"> and Sweden</w:t>
            </w:r>
          </w:p>
          <w:p w14:paraId="7F13554C" w14:textId="77777777" w:rsidR="000771B6" w:rsidRPr="00057758" w:rsidRDefault="000771B6" w:rsidP="00961F5E">
            <w:pPr>
              <w:rPr>
                <w:sz w:val="20"/>
                <w:szCs w:val="20"/>
              </w:rPr>
            </w:pPr>
          </w:p>
          <w:p w14:paraId="2812F66F" w14:textId="77777777" w:rsidR="000771B6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Total OCD sample diagnosed according to </w:t>
            </w:r>
            <w:r w:rsidR="00DF1ECB">
              <w:rPr>
                <w:sz w:val="20"/>
                <w:szCs w:val="20"/>
              </w:rPr>
              <w:t>DSM-IV criteria</w:t>
            </w:r>
            <w:r w:rsidRPr="00057758">
              <w:rPr>
                <w:sz w:val="20"/>
                <w:szCs w:val="20"/>
              </w:rPr>
              <w:t xml:space="preserve"> n=257</w:t>
            </w:r>
          </w:p>
          <w:p w14:paraId="7B9FEFA2" w14:textId="77777777" w:rsidR="00DF1ECB" w:rsidRDefault="00DF1ECB" w:rsidP="00961F5E">
            <w:pPr>
              <w:rPr>
                <w:sz w:val="20"/>
                <w:szCs w:val="20"/>
              </w:rPr>
            </w:pPr>
          </w:p>
          <w:p w14:paraId="74ECFF9F" w14:textId="27F27F9C" w:rsidR="00DF1ECB" w:rsidRDefault="00DF1ECB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CD only group- n=232</w:t>
            </w:r>
          </w:p>
          <w:p w14:paraId="2DE7DC99" w14:textId="77777777" w:rsidR="00DF1ECB" w:rsidRDefault="00DF1ECB" w:rsidP="00961F5E">
            <w:pPr>
              <w:rPr>
                <w:sz w:val="20"/>
                <w:szCs w:val="20"/>
              </w:rPr>
            </w:pPr>
          </w:p>
          <w:p w14:paraId="21749B0C" w14:textId="349E3BAF" w:rsidR="00DF1ECB" w:rsidRDefault="00DF1ECB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e – n=107</w:t>
            </w:r>
            <w:r w:rsidR="00807A4F">
              <w:rPr>
                <w:sz w:val="20"/>
                <w:szCs w:val="20"/>
              </w:rPr>
              <w:t xml:space="preserve"> (46%)</w:t>
            </w:r>
            <w:r>
              <w:rPr>
                <w:sz w:val="20"/>
                <w:szCs w:val="20"/>
              </w:rPr>
              <w:t>, Female-n=125</w:t>
            </w:r>
            <w:r w:rsidR="00807A4F">
              <w:rPr>
                <w:sz w:val="20"/>
                <w:szCs w:val="20"/>
              </w:rPr>
              <w:t>(54%)</w:t>
            </w:r>
          </w:p>
          <w:p w14:paraId="0BE6C00A" w14:textId="77777777" w:rsidR="00DF1ECB" w:rsidRDefault="00DF1ECB" w:rsidP="00961F5E">
            <w:pPr>
              <w:rPr>
                <w:sz w:val="20"/>
                <w:szCs w:val="20"/>
              </w:rPr>
            </w:pPr>
          </w:p>
          <w:p w14:paraId="7C87C40F" w14:textId="68BE8B36" w:rsidR="00DF1ECB" w:rsidRDefault="00DF1ECB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CD + autism trait group – n=25</w:t>
            </w:r>
          </w:p>
          <w:p w14:paraId="2EC0662F" w14:textId="77777777" w:rsidR="00DF1ECB" w:rsidRDefault="00DF1ECB" w:rsidP="00961F5E">
            <w:pPr>
              <w:rPr>
                <w:sz w:val="20"/>
                <w:szCs w:val="20"/>
              </w:rPr>
            </w:pPr>
          </w:p>
          <w:p w14:paraId="541181AE" w14:textId="519FFD68" w:rsidR="00DF1ECB" w:rsidRDefault="00DF1ECB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e-n=11</w:t>
            </w:r>
            <w:r w:rsidR="00807A4F">
              <w:rPr>
                <w:sz w:val="20"/>
                <w:szCs w:val="20"/>
              </w:rPr>
              <w:t xml:space="preserve"> (44%)</w:t>
            </w:r>
            <w:r>
              <w:rPr>
                <w:sz w:val="20"/>
                <w:szCs w:val="20"/>
              </w:rPr>
              <w:t>, f</w:t>
            </w:r>
            <w:r w:rsidR="00807A4F">
              <w:rPr>
                <w:sz w:val="20"/>
                <w:szCs w:val="20"/>
              </w:rPr>
              <w:t>e</w:t>
            </w:r>
            <w:r>
              <w:rPr>
                <w:sz w:val="20"/>
                <w:szCs w:val="20"/>
              </w:rPr>
              <w:t>male-n=14</w:t>
            </w:r>
            <w:r w:rsidR="00807A4F">
              <w:rPr>
                <w:sz w:val="20"/>
                <w:szCs w:val="20"/>
              </w:rPr>
              <w:t xml:space="preserve"> (56%)</w:t>
            </w:r>
          </w:p>
          <w:p w14:paraId="525C205D" w14:textId="77777777" w:rsidR="00C62A51" w:rsidRDefault="00C62A51" w:rsidP="00961F5E">
            <w:pPr>
              <w:rPr>
                <w:sz w:val="20"/>
                <w:szCs w:val="20"/>
              </w:rPr>
            </w:pPr>
          </w:p>
          <w:p w14:paraId="7BD8EEB9" w14:textId="5E13A2A6" w:rsidR="00C62A51" w:rsidRDefault="00C62A51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se-control study</w:t>
            </w:r>
          </w:p>
          <w:p w14:paraId="0B94D479" w14:textId="77777777" w:rsidR="00DF1ECB" w:rsidRDefault="00DF1ECB" w:rsidP="00961F5E">
            <w:pPr>
              <w:rPr>
                <w:sz w:val="20"/>
                <w:szCs w:val="20"/>
              </w:rPr>
            </w:pPr>
          </w:p>
          <w:p w14:paraId="5F71FF3B" w14:textId="2962DFD9" w:rsidR="00C62A51" w:rsidRPr="00057758" w:rsidRDefault="00C62A51" w:rsidP="00961F5E">
            <w:pPr>
              <w:rPr>
                <w:sz w:val="20"/>
                <w:szCs w:val="20"/>
              </w:rPr>
            </w:pPr>
          </w:p>
        </w:tc>
        <w:tc>
          <w:tcPr>
            <w:tcW w:w="1560" w:type="dxa"/>
          </w:tcPr>
          <w:p w14:paraId="35E48E73" w14:textId="77777777" w:rsidR="002D3B9C" w:rsidRPr="00057758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Total OCD sample mean </w:t>
            </w:r>
            <w:r w:rsidRPr="00057758">
              <w:rPr>
                <w:sz w:val="20"/>
                <w:szCs w:val="20"/>
              </w:rPr>
              <w:lastRenderedPageBreak/>
              <w:t>age =12.51, SD=2.77</w:t>
            </w:r>
          </w:p>
          <w:p w14:paraId="6C935165" w14:textId="77777777" w:rsidR="000771B6" w:rsidRPr="00057758" w:rsidRDefault="000771B6" w:rsidP="00961F5E">
            <w:pPr>
              <w:rPr>
                <w:sz w:val="20"/>
                <w:szCs w:val="20"/>
              </w:rPr>
            </w:pPr>
          </w:p>
          <w:p w14:paraId="33596A27" w14:textId="3671879F" w:rsidR="000771B6" w:rsidRPr="00057758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otal OCD sample age range 7-17</w:t>
            </w:r>
          </w:p>
        </w:tc>
        <w:tc>
          <w:tcPr>
            <w:tcW w:w="1559" w:type="dxa"/>
          </w:tcPr>
          <w:p w14:paraId="21671A3E" w14:textId="0EE165F2" w:rsidR="008708C9" w:rsidRPr="00057758" w:rsidRDefault="008708C9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ASSQ</w:t>
            </w:r>
          </w:p>
          <w:p w14:paraId="084A2D58" w14:textId="23D444FB" w:rsidR="005A3C6D" w:rsidRPr="00057758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</w:tc>
        <w:tc>
          <w:tcPr>
            <w:tcW w:w="2835" w:type="dxa"/>
          </w:tcPr>
          <w:p w14:paraId="0F7CD293" w14:textId="77777777" w:rsidR="002D3B9C" w:rsidRPr="00057758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SSQ total mean score</w:t>
            </w:r>
            <w:r w:rsidR="002452F8" w:rsidRPr="00057758">
              <w:rPr>
                <w:sz w:val="20"/>
                <w:szCs w:val="20"/>
              </w:rPr>
              <w:t>=7.18, SD=4.79, n=257</w:t>
            </w:r>
          </w:p>
          <w:p w14:paraId="1B36CBA3" w14:textId="77777777" w:rsidR="002452F8" w:rsidRPr="00057758" w:rsidRDefault="002452F8" w:rsidP="00961F5E">
            <w:pPr>
              <w:rPr>
                <w:sz w:val="20"/>
                <w:szCs w:val="20"/>
              </w:rPr>
            </w:pPr>
          </w:p>
          <w:p w14:paraId="45A4D5BA" w14:textId="58994F1D" w:rsidR="002452F8" w:rsidRPr="00057758" w:rsidRDefault="002452F8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For purposes of this meta-analysis –</w:t>
            </w:r>
            <w:r w:rsidR="00807A4F">
              <w:rPr>
                <w:sz w:val="20"/>
                <w:szCs w:val="20"/>
              </w:rPr>
              <w:t xml:space="preserve">OCD data </w:t>
            </w:r>
            <w:r w:rsidRPr="00057758">
              <w:rPr>
                <w:sz w:val="20"/>
                <w:szCs w:val="20"/>
              </w:rPr>
              <w:t xml:space="preserve">compared against ASSQ normative data. </w:t>
            </w:r>
          </w:p>
          <w:p w14:paraId="4D46B41F" w14:textId="77777777" w:rsidR="002452F8" w:rsidRPr="00057758" w:rsidRDefault="002452F8" w:rsidP="00961F5E">
            <w:pPr>
              <w:rPr>
                <w:sz w:val="20"/>
                <w:szCs w:val="20"/>
              </w:rPr>
            </w:pPr>
          </w:p>
          <w:p w14:paraId="2C78DD7C" w14:textId="77777777" w:rsidR="002452F8" w:rsidRPr="00057758" w:rsidRDefault="002452F8" w:rsidP="002452F8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rmative data: mean ASSQ score = 0.70 SD=2.58, n=1401</w:t>
            </w:r>
          </w:p>
          <w:p w14:paraId="242E087D" w14:textId="77777777" w:rsidR="002452F8" w:rsidRPr="00057758" w:rsidRDefault="002452F8" w:rsidP="00961F5E">
            <w:pPr>
              <w:rPr>
                <w:sz w:val="20"/>
                <w:szCs w:val="20"/>
              </w:rPr>
            </w:pPr>
          </w:p>
          <w:p w14:paraId="65A72156" w14:textId="3469D288" w:rsidR="002452F8" w:rsidRPr="00057758" w:rsidRDefault="008708C9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MD = </w:t>
            </w:r>
            <w:r w:rsidR="00A766BE">
              <w:rPr>
                <w:sz w:val="20"/>
                <w:szCs w:val="20"/>
              </w:rPr>
              <w:t>2.14</w:t>
            </w:r>
            <w:r w:rsidRPr="00057758">
              <w:rPr>
                <w:sz w:val="20"/>
                <w:szCs w:val="20"/>
              </w:rPr>
              <w:t xml:space="preserve"> (95%CI= </w:t>
            </w:r>
            <w:r w:rsidR="00A766BE">
              <w:rPr>
                <w:sz w:val="20"/>
                <w:szCs w:val="20"/>
              </w:rPr>
              <w:t>1.99</w:t>
            </w:r>
            <w:r w:rsidRPr="00057758">
              <w:rPr>
                <w:sz w:val="20"/>
                <w:szCs w:val="20"/>
              </w:rPr>
              <w:t>-</w:t>
            </w:r>
            <w:r w:rsidR="00A766BE">
              <w:rPr>
                <w:sz w:val="20"/>
                <w:szCs w:val="20"/>
              </w:rPr>
              <w:t>2.29</w:t>
            </w:r>
            <w:r w:rsidRPr="00057758">
              <w:rPr>
                <w:sz w:val="20"/>
                <w:szCs w:val="20"/>
              </w:rPr>
              <w:t>)</w:t>
            </w:r>
          </w:p>
          <w:p w14:paraId="66610BFD" w14:textId="77777777" w:rsidR="005A3C6D" w:rsidRPr="00057758" w:rsidRDefault="005A3C6D" w:rsidP="00961F5E">
            <w:pPr>
              <w:rPr>
                <w:sz w:val="20"/>
                <w:szCs w:val="20"/>
              </w:rPr>
            </w:pPr>
          </w:p>
          <w:p w14:paraId="42196EB5" w14:textId="4ECD9258" w:rsidR="005A3C6D" w:rsidRDefault="005A3C6D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Participants who had ASSQ &gt;/=17 defined as having autistic traits – n=25</w:t>
            </w:r>
            <w:r w:rsidR="009946CE">
              <w:rPr>
                <w:sz w:val="20"/>
                <w:szCs w:val="20"/>
              </w:rPr>
              <w:t xml:space="preserve"> (9.73%)</w:t>
            </w:r>
          </w:p>
          <w:p w14:paraId="6AC53615" w14:textId="77777777" w:rsidR="0064117B" w:rsidRDefault="0064117B" w:rsidP="00961F5E">
            <w:pPr>
              <w:rPr>
                <w:sz w:val="20"/>
                <w:szCs w:val="20"/>
              </w:rPr>
            </w:pPr>
          </w:p>
          <w:p w14:paraId="08BCE810" w14:textId="22A59061" w:rsidR="0064117B" w:rsidRPr="00057758" w:rsidRDefault="0064117B" w:rsidP="00961F5E">
            <w:pPr>
              <w:rPr>
                <w:sz w:val="20"/>
                <w:szCs w:val="20"/>
              </w:rPr>
            </w:pPr>
            <w:r w:rsidRPr="00204C2C">
              <w:rPr>
                <w:sz w:val="20"/>
                <w:szCs w:val="20"/>
                <w:highlight w:val="yellow"/>
              </w:rPr>
              <w:t>In the higher ASD trait group 72% of the sample were male compared to the OCD only group where 46.1% were male.</w:t>
            </w:r>
          </w:p>
          <w:p w14:paraId="1BB69F25" w14:textId="77777777" w:rsidR="005A3C6D" w:rsidRPr="00057758" w:rsidRDefault="005A3C6D" w:rsidP="00961F5E">
            <w:pPr>
              <w:rPr>
                <w:sz w:val="20"/>
                <w:szCs w:val="20"/>
              </w:rPr>
            </w:pPr>
          </w:p>
          <w:p w14:paraId="20BA2DE9" w14:textId="0C698134" w:rsidR="005A3C6D" w:rsidRPr="00057758" w:rsidRDefault="005A3C6D" w:rsidP="00961F5E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0994410E" w14:textId="59879064" w:rsidR="002D3B9C" w:rsidRPr="00057758" w:rsidRDefault="00C46102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OCD + autistic trait group CY-BOCS total </w:t>
            </w:r>
            <w:r w:rsidRPr="00057758">
              <w:rPr>
                <w:sz w:val="20"/>
                <w:szCs w:val="20"/>
              </w:rPr>
              <w:lastRenderedPageBreak/>
              <w:t xml:space="preserve">mean score =26.56, </w:t>
            </w:r>
            <w:proofErr w:type="spellStart"/>
            <w:r w:rsidRPr="00057758">
              <w:rPr>
                <w:sz w:val="20"/>
                <w:szCs w:val="20"/>
              </w:rPr>
              <w:t>sd</w:t>
            </w:r>
            <w:proofErr w:type="spellEnd"/>
            <w:r w:rsidRPr="00057758">
              <w:rPr>
                <w:sz w:val="20"/>
                <w:szCs w:val="20"/>
              </w:rPr>
              <w:t>=4.58, n=25</w:t>
            </w:r>
          </w:p>
          <w:p w14:paraId="1B289FBC" w14:textId="77777777" w:rsidR="00C46102" w:rsidRPr="00057758" w:rsidRDefault="00C46102" w:rsidP="00961F5E">
            <w:pPr>
              <w:rPr>
                <w:sz w:val="20"/>
                <w:szCs w:val="20"/>
              </w:rPr>
            </w:pPr>
          </w:p>
          <w:p w14:paraId="267F2E6A" w14:textId="77777777" w:rsidR="00C46102" w:rsidRPr="00057758" w:rsidRDefault="00C46102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OCD only group CY-BOCS total mean score=24.50, </w:t>
            </w:r>
            <w:proofErr w:type="spellStart"/>
            <w:r w:rsidRPr="00057758">
              <w:rPr>
                <w:sz w:val="20"/>
                <w:szCs w:val="20"/>
              </w:rPr>
              <w:t>sd</w:t>
            </w:r>
            <w:proofErr w:type="spellEnd"/>
            <w:r w:rsidRPr="00057758">
              <w:rPr>
                <w:sz w:val="20"/>
                <w:szCs w:val="20"/>
              </w:rPr>
              <w:t>=5.13, n=232</w:t>
            </w:r>
          </w:p>
          <w:p w14:paraId="29159413" w14:textId="77777777" w:rsidR="00C46102" w:rsidRPr="00057758" w:rsidRDefault="00C46102" w:rsidP="00961F5E">
            <w:pPr>
              <w:rPr>
                <w:sz w:val="20"/>
                <w:szCs w:val="20"/>
              </w:rPr>
            </w:pPr>
          </w:p>
          <w:p w14:paraId="21800C2D" w14:textId="5CE85EBE" w:rsidR="00C46102" w:rsidRPr="00057758" w:rsidRDefault="00C46102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omparison: odds ratio 1.09, 95% CI 1.00-1.19, p value=0.035 </w:t>
            </w:r>
          </w:p>
        </w:tc>
        <w:tc>
          <w:tcPr>
            <w:tcW w:w="1423" w:type="dxa"/>
          </w:tcPr>
          <w:p w14:paraId="422D06B4" w14:textId="77777777" w:rsidR="00C46102" w:rsidRPr="00057758" w:rsidRDefault="00C46102" w:rsidP="00C4610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OCD + autistic trait group clinical </w:t>
            </w:r>
            <w:r w:rsidRPr="00057758">
              <w:rPr>
                <w:sz w:val="20"/>
                <w:szCs w:val="20"/>
              </w:rPr>
              <w:lastRenderedPageBreak/>
              <w:t>global impression scale (CGI-S) mean score =3.</w:t>
            </w:r>
            <w:proofErr w:type="gramStart"/>
            <w:r w:rsidRPr="00057758">
              <w:rPr>
                <w:sz w:val="20"/>
                <w:szCs w:val="20"/>
              </w:rPr>
              <w:t>64,SD</w:t>
            </w:r>
            <w:proofErr w:type="gramEnd"/>
            <w:r w:rsidRPr="00057758">
              <w:rPr>
                <w:sz w:val="20"/>
                <w:szCs w:val="20"/>
              </w:rPr>
              <w:t>=0.81,n=25</w:t>
            </w:r>
          </w:p>
          <w:p w14:paraId="54670C05" w14:textId="77777777" w:rsidR="00C46102" w:rsidRPr="00057758" w:rsidRDefault="00C46102" w:rsidP="00C46102">
            <w:pPr>
              <w:rPr>
                <w:sz w:val="20"/>
                <w:szCs w:val="20"/>
              </w:rPr>
            </w:pPr>
          </w:p>
          <w:p w14:paraId="1044F37C" w14:textId="77777777" w:rsidR="00C46102" w:rsidRPr="00057758" w:rsidRDefault="00C46102" w:rsidP="00C4610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OCD only </w:t>
            </w:r>
            <w:proofErr w:type="gramStart"/>
            <w:r w:rsidRPr="00057758">
              <w:rPr>
                <w:sz w:val="20"/>
                <w:szCs w:val="20"/>
              </w:rPr>
              <w:t>group  clinical</w:t>
            </w:r>
            <w:proofErr w:type="gramEnd"/>
            <w:r w:rsidRPr="00057758">
              <w:rPr>
                <w:sz w:val="20"/>
                <w:szCs w:val="20"/>
              </w:rPr>
              <w:t xml:space="preserve"> global impression scale (CGI-S) mean score=3.42, SD=0.83, n=232</w:t>
            </w:r>
          </w:p>
          <w:p w14:paraId="403DA374" w14:textId="77777777" w:rsidR="00C46102" w:rsidRPr="00057758" w:rsidRDefault="00C46102" w:rsidP="00C46102">
            <w:pPr>
              <w:rPr>
                <w:sz w:val="20"/>
                <w:szCs w:val="20"/>
              </w:rPr>
            </w:pPr>
          </w:p>
          <w:p w14:paraId="17B476F4" w14:textId="77777777" w:rsidR="00C46102" w:rsidRPr="00057758" w:rsidRDefault="00C46102" w:rsidP="00C46102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mparison -odds ratio=1.48, 95% CI 0.85-2.63, p value=0.152</w:t>
            </w:r>
          </w:p>
          <w:p w14:paraId="485FED98" w14:textId="6B0BE3BF" w:rsidR="002D3B9C" w:rsidRPr="00057758" w:rsidRDefault="002D3B9C" w:rsidP="00961F5E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</w:tcPr>
          <w:p w14:paraId="22143529" w14:textId="43B64394" w:rsidR="00C46102" w:rsidRPr="00057758" w:rsidRDefault="00C46102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CBT found to be equally effective for those with or </w:t>
            </w:r>
            <w:r w:rsidRPr="00057758">
              <w:rPr>
                <w:sz w:val="20"/>
                <w:szCs w:val="20"/>
              </w:rPr>
              <w:lastRenderedPageBreak/>
              <w:t xml:space="preserve">without </w:t>
            </w:r>
            <w:proofErr w:type="spellStart"/>
            <w:r w:rsidRPr="00057758">
              <w:rPr>
                <w:sz w:val="20"/>
                <w:szCs w:val="20"/>
              </w:rPr>
              <w:t>autisitic</w:t>
            </w:r>
            <w:proofErr w:type="spellEnd"/>
            <w:r w:rsidRPr="00057758">
              <w:rPr>
                <w:sz w:val="20"/>
                <w:szCs w:val="20"/>
              </w:rPr>
              <w:t xml:space="preserve"> </w:t>
            </w:r>
            <w:proofErr w:type="gramStart"/>
            <w:r w:rsidRPr="00057758">
              <w:rPr>
                <w:sz w:val="20"/>
                <w:szCs w:val="20"/>
              </w:rPr>
              <w:t>traits</w:t>
            </w:r>
            <w:proofErr w:type="gramEnd"/>
          </w:p>
          <w:p w14:paraId="5D82541F" w14:textId="77777777" w:rsidR="00C46102" w:rsidRPr="00057758" w:rsidRDefault="00C46102" w:rsidP="00961F5E">
            <w:pPr>
              <w:rPr>
                <w:sz w:val="20"/>
                <w:szCs w:val="20"/>
              </w:rPr>
            </w:pPr>
          </w:p>
          <w:p w14:paraId="232AB27E" w14:textId="51B64974" w:rsidR="002D3B9C" w:rsidRPr="00057758" w:rsidRDefault="002452F8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 – homogeneity of the Scandinavian sample which could limit generalisability.</w:t>
            </w:r>
          </w:p>
        </w:tc>
      </w:tr>
      <w:tr w:rsidR="0064117B" w:rsidRPr="00057758" w14:paraId="1D201D7D" w14:textId="77777777" w:rsidTr="008708C9">
        <w:trPr>
          <w:trHeight w:val="343"/>
        </w:trPr>
        <w:tc>
          <w:tcPr>
            <w:tcW w:w="1555" w:type="dxa"/>
          </w:tcPr>
          <w:p w14:paraId="29822770" w14:textId="77777777" w:rsidR="0064117B" w:rsidRPr="00057758" w:rsidRDefault="0064117B" w:rsidP="00961F5E">
            <w:pPr>
              <w:rPr>
                <w:sz w:val="20"/>
                <w:szCs w:val="20"/>
              </w:rPr>
            </w:pPr>
          </w:p>
        </w:tc>
        <w:tc>
          <w:tcPr>
            <w:tcW w:w="1842" w:type="dxa"/>
          </w:tcPr>
          <w:p w14:paraId="012FB0C2" w14:textId="77777777" w:rsidR="0064117B" w:rsidRPr="00057758" w:rsidRDefault="0064117B" w:rsidP="00961F5E">
            <w:pPr>
              <w:rPr>
                <w:sz w:val="20"/>
                <w:szCs w:val="20"/>
              </w:rPr>
            </w:pPr>
          </w:p>
        </w:tc>
        <w:tc>
          <w:tcPr>
            <w:tcW w:w="1560" w:type="dxa"/>
          </w:tcPr>
          <w:p w14:paraId="1D9CB761" w14:textId="77777777" w:rsidR="0064117B" w:rsidRPr="00057758" w:rsidRDefault="0064117B" w:rsidP="00961F5E">
            <w:pPr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2033C0DC" w14:textId="77777777" w:rsidR="0064117B" w:rsidRPr="00057758" w:rsidRDefault="0064117B" w:rsidP="00961F5E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7C7A74DF" w14:textId="77777777" w:rsidR="0064117B" w:rsidRPr="00057758" w:rsidRDefault="0064117B" w:rsidP="00961F5E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00E2995F" w14:textId="77777777" w:rsidR="0064117B" w:rsidRPr="00057758" w:rsidRDefault="0064117B" w:rsidP="00961F5E">
            <w:pPr>
              <w:rPr>
                <w:sz w:val="20"/>
                <w:szCs w:val="20"/>
              </w:rPr>
            </w:pPr>
          </w:p>
        </w:tc>
        <w:tc>
          <w:tcPr>
            <w:tcW w:w="1423" w:type="dxa"/>
          </w:tcPr>
          <w:p w14:paraId="1022813F" w14:textId="77777777" w:rsidR="0064117B" w:rsidRPr="00057758" w:rsidRDefault="0064117B" w:rsidP="00C46102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</w:tcPr>
          <w:p w14:paraId="16C4F60D" w14:textId="77777777" w:rsidR="0064117B" w:rsidRPr="00057758" w:rsidRDefault="0064117B" w:rsidP="00961F5E">
            <w:pPr>
              <w:rPr>
                <w:sz w:val="20"/>
                <w:szCs w:val="20"/>
              </w:rPr>
            </w:pPr>
          </w:p>
        </w:tc>
      </w:tr>
      <w:tr w:rsidR="00961F5E" w:rsidRPr="00057758" w14:paraId="6784356E" w14:textId="77777777" w:rsidTr="008708C9">
        <w:trPr>
          <w:trHeight w:val="343"/>
        </w:trPr>
        <w:tc>
          <w:tcPr>
            <w:tcW w:w="1555" w:type="dxa"/>
          </w:tcPr>
          <w:p w14:paraId="6F5350C9" w14:textId="0AC8EC0B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Ivarsson </w:t>
            </w:r>
            <w:proofErr w:type="gramStart"/>
            <w:r w:rsidRPr="00057758">
              <w:rPr>
                <w:sz w:val="20"/>
                <w:szCs w:val="20"/>
              </w:rPr>
              <w:t>et al.</w:t>
            </w:r>
            <w:r w:rsidR="006E1088" w:rsidRPr="00057758">
              <w:rPr>
                <w:sz w:val="20"/>
                <w:szCs w:val="20"/>
              </w:rPr>
              <w:t>(</w:t>
            </w:r>
            <w:proofErr w:type="gramEnd"/>
            <w:r w:rsidRPr="00057758">
              <w:rPr>
                <w:sz w:val="20"/>
                <w:szCs w:val="20"/>
              </w:rPr>
              <w:t>2008</w:t>
            </w:r>
            <w:r w:rsidR="006E1088" w:rsidRPr="00057758">
              <w:rPr>
                <w:sz w:val="20"/>
                <w:szCs w:val="20"/>
              </w:rPr>
              <w:t>)</w:t>
            </w:r>
            <w:r w:rsidRPr="00057758">
              <w:rPr>
                <w:sz w:val="20"/>
                <w:szCs w:val="20"/>
              </w:rPr>
              <w:fldChar w:fldCharType="begin">
                <w:fldData xml:space="preserve">PEVuZE5vdGU+PENpdGU+PEF1dGhvcj5JdmFyc3NvbjwvQXV0aG9yPjxZZWFyPjIwMDg8L1llYXI+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JdmFyc3NvbjwvQXV0aG9yPjxZZWFyPjIwMDg8L1llYXI+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Pr="00057758">
              <w:rPr>
                <w:sz w:val="20"/>
                <w:szCs w:val="20"/>
              </w:rPr>
            </w:r>
            <w:r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2)</w:t>
            </w:r>
            <w:r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73B6FDEA" w14:textId="52906059" w:rsidR="000771B6" w:rsidRPr="00057758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weden </w:t>
            </w:r>
          </w:p>
          <w:p w14:paraId="63C0D953" w14:textId="77777777" w:rsidR="000771B6" w:rsidRPr="00057758" w:rsidRDefault="000771B6" w:rsidP="00961F5E">
            <w:pPr>
              <w:rPr>
                <w:sz w:val="20"/>
                <w:szCs w:val="20"/>
              </w:rPr>
            </w:pPr>
          </w:p>
          <w:p w14:paraId="0EAAC112" w14:textId="7259A25F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Primary OCD </w:t>
            </w:r>
            <w:r w:rsidR="00AB1130" w:rsidRPr="00057758">
              <w:rPr>
                <w:sz w:val="20"/>
                <w:szCs w:val="20"/>
              </w:rPr>
              <w:t>sample</w:t>
            </w:r>
            <w:r w:rsidRPr="00057758">
              <w:rPr>
                <w:sz w:val="20"/>
                <w:szCs w:val="20"/>
              </w:rPr>
              <w:t xml:space="preserve"> diagnosed according to DSM-IV n=109</w:t>
            </w:r>
          </w:p>
          <w:p w14:paraId="47BD7AEC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4B219018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 n= 49 (45%)</w:t>
            </w:r>
          </w:p>
          <w:p w14:paraId="61A1B2D2" w14:textId="3CB01A0A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 n = 60 (55%)</w:t>
            </w:r>
          </w:p>
          <w:p w14:paraId="135614C8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868051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omparison - general population </w:t>
            </w:r>
            <w:r w:rsidRPr="00057758">
              <w:rPr>
                <w:sz w:val="20"/>
                <w:szCs w:val="20"/>
              </w:rPr>
              <w:lastRenderedPageBreak/>
              <w:t>data from Ehlers et al 1997 N=1401</w:t>
            </w:r>
          </w:p>
          <w:p w14:paraId="7998F5CF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C1B02F4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Pure OCD group compared to OCD+ASD, OCD+ADHD, OCD+ tic syndrome, OCD+</w:t>
            </w:r>
            <w:proofErr w:type="gramStart"/>
            <w:r w:rsidRPr="00057758">
              <w:rPr>
                <w:sz w:val="20"/>
                <w:szCs w:val="20"/>
              </w:rPr>
              <w:t>LD</w:t>
            </w:r>
            <w:proofErr w:type="gramEnd"/>
          </w:p>
          <w:p w14:paraId="334D351D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A4F2508" w14:textId="33FB77B9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695D02FF" w14:textId="1E418FF9" w:rsidR="001C70E1" w:rsidRPr="00057758" w:rsidRDefault="001C70E1" w:rsidP="001C70E1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Adolescent</w:t>
            </w:r>
            <w:r w:rsidR="00466694" w:rsidRPr="00057758">
              <w:rPr>
                <w:sz w:val="20"/>
                <w:szCs w:val="20"/>
              </w:rPr>
              <w:t xml:space="preserve"> sample-</w:t>
            </w:r>
            <w:r w:rsidRPr="00057758">
              <w:rPr>
                <w:sz w:val="20"/>
                <w:szCs w:val="20"/>
              </w:rPr>
              <w:t xml:space="preserve"> n= 66</w:t>
            </w:r>
          </w:p>
          <w:p w14:paraId="3048EFA4" w14:textId="77777777" w:rsidR="001C70E1" w:rsidRPr="00057758" w:rsidRDefault="001C70E1" w:rsidP="001C70E1">
            <w:pPr>
              <w:rPr>
                <w:sz w:val="20"/>
                <w:szCs w:val="20"/>
              </w:rPr>
            </w:pPr>
          </w:p>
          <w:p w14:paraId="794C810A" w14:textId="7EC3E456" w:rsidR="00961F5E" w:rsidRPr="00057758" w:rsidRDefault="001C70E1" w:rsidP="001C70E1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hildren</w:t>
            </w:r>
            <w:r w:rsidR="00466694" w:rsidRPr="00057758">
              <w:rPr>
                <w:sz w:val="20"/>
                <w:szCs w:val="20"/>
              </w:rPr>
              <w:t xml:space="preserve">’s sample </w:t>
            </w:r>
            <w:r w:rsidRPr="00057758">
              <w:rPr>
                <w:sz w:val="20"/>
                <w:szCs w:val="20"/>
              </w:rPr>
              <w:t>– n=49</w:t>
            </w:r>
          </w:p>
        </w:tc>
        <w:tc>
          <w:tcPr>
            <w:tcW w:w="1559" w:type="dxa"/>
          </w:tcPr>
          <w:p w14:paraId="5879EB79" w14:textId="3508BEED" w:rsidR="00961F5E" w:rsidRPr="00057758" w:rsidRDefault="003159F1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SSQ</w:t>
            </w:r>
          </w:p>
          <w:p w14:paraId="05127016" w14:textId="4FE318A7" w:rsidR="003159F1" w:rsidRPr="00057758" w:rsidRDefault="003159F1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SQ</w:t>
            </w:r>
          </w:p>
          <w:p w14:paraId="06FF545F" w14:textId="6673429A" w:rsidR="00961F5E" w:rsidRPr="00057758" w:rsidRDefault="00961F5E" w:rsidP="003159F1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</w:tc>
        <w:tc>
          <w:tcPr>
            <w:tcW w:w="2835" w:type="dxa"/>
          </w:tcPr>
          <w:p w14:paraId="5FEBE791" w14:textId="320723B9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SSQ total score in this OCD sample – mean =7.86 SD=6.1</w:t>
            </w:r>
            <w:r w:rsidR="00183754" w:rsidRPr="00057758">
              <w:rPr>
                <w:sz w:val="20"/>
                <w:szCs w:val="20"/>
              </w:rPr>
              <w:t>9, n=109</w:t>
            </w:r>
          </w:p>
          <w:p w14:paraId="781F8CA0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D62C5FE" w14:textId="71127D9E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rmative data: mean ASSQ score = 0.70 SD=2.58</w:t>
            </w:r>
            <w:r w:rsidR="00183754" w:rsidRPr="00057758">
              <w:rPr>
                <w:sz w:val="20"/>
                <w:szCs w:val="20"/>
              </w:rPr>
              <w:t>, n=1401</w:t>
            </w:r>
          </w:p>
          <w:p w14:paraId="1AA6FB9F" w14:textId="77777777" w:rsidR="00183754" w:rsidRPr="00057758" w:rsidRDefault="00183754" w:rsidP="00961F5E">
            <w:pPr>
              <w:rPr>
                <w:sz w:val="20"/>
                <w:szCs w:val="20"/>
              </w:rPr>
            </w:pPr>
          </w:p>
          <w:p w14:paraId="602D6D08" w14:textId="74A57608" w:rsidR="00183754" w:rsidRPr="00057758" w:rsidRDefault="00183754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mparison – t=13.33</w:t>
            </w:r>
          </w:p>
          <w:p w14:paraId="01528276" w14:textId="0AC0C288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55638C9B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71608C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ASSQ score when removing OCD and TS like items in the </w:t>
            </w:r>
            <w:r w:rsidRPr="00057758">
              <w:rPr>
                <w:sz w:val="20"/>
                <w:szCs w:val="20"/>
              </w:rPr>
              <w:lastRenderedPageBreak/>
              <w:t>ASSQ -mean=4.6949 SD =4.80498</w:t>
            </w:r>
          </w:p>
          <w:p w14:paraId="535C7464" w14:textId="1FF39075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59B2F853" w14:textId="39920924" w:rsidR="00961F5E" w:rsidRPr="00057758" w:rsidRDefault="00280ED3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8.26% of OCD group scored significantly higher than those with other </w:t>
            </w:r>
            <w:proofErr w:type="gramStart"/>
            <w:r>
              <w:rPr>
                <w:sz w:val="20"/>
                <w:szCs w:val="20"/>
              </w:rPr>
              <w:t>diagnosis</w:t>
            </w:r>
            <w:proofErr w:type="gramEnd"/>
          </w:p>
          <w:p w14:paraId="41ED5F25" w14:textId="5DF9A30E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4A67E3D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SSQ score in ASD + OCD group – m=17.91 SD =8.38</w:t>
            </w:r>
          </w:p>
          <w:p w14:paraId="0E9D4B7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24B0BB9" w14:textId="77777777" w:rsidR="00961F5E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ASSQ score in OCD only group – m=5.4, SD=4.05, </w:t>
            </w:r>
          </w:p>
          <w:p w14:paraId="1904CD0D" w14:textId="77777777" w:rsidR="0064117B" w:rsidRDefault="0064117B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--------------------------------------</w:t>
            </w:r>
          </w:p>
          <w:p w14:paraId="0C547E2E" w14:textId="2F3E9651" w:rsidR="0064117B" w:rsidRPr="00057758" w:rsidRDefault="0064117B" w:rsidP="00961F5E">
            <w:pPr>
              <w:rPr>
                <w:sz w:val="20"/>
                <w:szCs w:val="20"/>
              </w:rPr>
            </w:pPr>
            <w:r w:rsidRPr="00204C2C">
              <w:rPr>
                <w:sz w:val="20"/>
                <w:szCs w:val="20"/>
                <w:highlight w:val="yellow"/>
              </w:rPr>
              <w:t xml:space="preserve">Gender Differences- Male </w:t>
            </w:r>
            <w:proofErr w:type="gramStart"/>
            <w:r w:rsidRPr="00204C2C">
              <w:rPr>
                <w:sz w:val="20"/>
                <w:szCs w:val="20"/>
                <w:highlight w:val="yellow"/>
              </w:rPr>
              <w:t xml:space="preserve">sample </w:t>
            </w:r>
            <w:r w:rsidRPr="00204C2C">
              <w:rPr>
                <w:sz w:val="20"/>
                <w:szCs w:val="20"/>
                <w:highlight w:val="yellow"/>
              </w:rPr>
              <w:t xml:space="preserve"> (</w:t>
            </w:r>
            <w:proofErr w:type="gramEnd"/>
            <w:r w:rsidRPr="00204C2C">
              <w:rPr>
                <w:sz w:val="20"/>
                <w:szCs w:val="20"/>
                <w:highlight w:val="yellow"/>
              </w:rPr>
              <w:t xml:space="preserve">n = 49) (M = 5.6, S.D. = 5.37) scored higher than </w:t>
            </w:r>
            <w:r w:rsidRPr="00204C2C">
              <w:rPr>
                <w:sz w:val="20"/>
                <w:szCs w:val="20"/>
                <w:highlight w:val="yellow"/>
              </w:rPr>
              <w:t>female sample</w:t>
            </w:r>
            <w:r w:rsidRPr="00204C2C">
              <w:rPr>
                <w:sz w:val="20"/>
                <w:szCs w:val="20"/>
                <w:highlight w:val="yellow"/>
              </w:rPr>
              <w:t xml:space="preserve"> (n = 60) (M = 3.9, S.D. = 4.19) a difference approaching statistical significance (t(107) = 1.83, p = .071).</w:t>
            </w:r>
          </w:p>
        </w:tc>
        <w:tc>
          <w:tcPr>
            <w:tcW w:w="2268" w:type="dxa"/>
          </w:tcPr>
          <w:p w14:paraId="086E890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Spearman’s correlation </w:t>
            </w:r>
            <w:proofErr w:type="gramStart"/>
            <w:r w:rsidRPr="00057758">
              <w:rPr>
                <w:sz w:val="20"/>
                <w:szCs w:val="20"/>
              </w:rPr>
              <w:t>used</w:t>
            </w:r>
            <w:proofErr w:type="gramEnd"/>
          </w:p>
          <w:p w14:paraId="138C46B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07970FF" w14:textId="0781742F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he </w:t>
            </w:r>
            <w:proofErr w:type="gramStart"/>
            <w:r w:rsidRPr="00057758">
              <w:rPr>
                <w:sz w:val="20"/>
                <w:szCs w:val="20"/>
              </w:rPr>
              <w:t>measures  of</w:t>
            </w:r>
            <w:proofErr w:type="gramEnd"/>
            <w:r w:rsidRPr="00057758">
              <w:rPr>
                <w:sz w:val="20"/>
                <w:szCs w:val="20"/>
              </w:rPr>
              <w:t xml:space="preserve"> OCD severity were not significantly correlated with the ASSQ-R:  CYBOCS  total  score  (r= .02,  </w:t>
            </w:r>
            <w:proofErr w:type="spellStart"/>
            <w:r w:rsidRPr="00057758">
              <w:rPr>
                <w:sz w:val="20"/>
                <w:szCs w:val="20"/>
              </w:rPr>
              <w:t>n.s</w:t>
            </w:r>
            <w:proofErr w:type="spellEnd"/>
            <w:r w:rsidRPr="00057758">
              <w:rPr>
                <w:sz w:val="20"/>
                <w:szCs w:val="20"/>
              </w:rPr>
              <w:t>.).</w:t>
            </w:r>
          </w:p>
        </w:tc>
        <w:tc>
          <w:tcPr>
            <w:tcW w:w="1423" w:type="dxa"/>
          </w:tcPr>
          <w:p w14:paraId="6DF0A8A5" w14:textId="0C52EE2B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648798D9" w14:textId="5CE46A01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s – The use of ASSQ and clinical interviews ma</w:t>
            </w:r>
            <w:r w:rsidR="009946CE">
              <w:rPr>
                <w:sz w:val="20"/>
                <w:szCs w:val="20"/>
              </w:rPr>
              <w:t>y</w:t>
            </w:r>
            <w:r w:rsidRPr="00057758">
              <w:rPr>
                <w:sz w:val="20"/>
                <w:szCs w:val="20"/>
              </w:rPr>
              <w:t xml:space="preserve"> mean some symptoms or traits are an artefact of assessment. </w:t>
            </w:r>
          </w:p>
          <w:p w14:paraId="40FFA3A2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A355FC9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he measure is dependent on parental observations and interpretation.</w:t>
            </w:r>
          </w:p>
          <w:p w14:paraId="4482C31E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</w:tr>
      <w:tr w:rsidR="004C3CA4" w:rsidRPr="00057758" w14:paraId="4A3FB49E" w14:textId="77777777" w:rsidTr="008708C9">
        <w:trPr>
          <w:trHeight w:val="343"/>
        </w:trPr>
        <w:tc>
          <w:tcPr>
            <w:tcW w:w="1555" w:type="dxa"/>
          </w:tcPr>
          <w:p w14:paraId="5A8FA678" w14:textId="642D6E7D" w:rsidR="004C3CA4" w:rsidRPr="00057758" w:rsidRDefault="004C3CA4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Jaspers-</w:t>
            </w:r>
            <w:proofErr w:type="spellStart"/>
            <w:r>
              <w:rPr>
                <w:sz w:val="20"/>
                <w:szCs w:val="20"/>
              </w:rPr>
              <w:t>Fayers</w:t>
            </w:r>
            <w:proofErr w:type="spellEnd"/>
            <w:r>
              <w:rPr>
                <w:sz w:val="20"/>
                <w:szCs w:val="20"/>
              </w:rPr>
              <w:t xml:space="preserve"> et al. (2017)</w: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KYXNwZXJzLUZheWVyPC9BdXRob3I+PFllYXI+MjAxNzwv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KYXNwZXJzLUZheWVyPC9BdXRob3I+PFllYXI+MjAxNzwv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3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23F7A065" w14:textId="77777777" w:rsidR="004C3CA4" w:rsidRDefault="004C3CA4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nada</w:t>
            </w:r>
          </w:p>
          <w:p w14:paraId="053FC8B2" w14:textId="77777777" w:rsidR="004C3CA4" w:rsidRDefault="004C3CA4" w:rsidP="00961F5E">
            <w:pPr>
              <w:rPr>
                <w:sz w:val="20"/>
                <w:szCs w:val="20"/>
              </w:rPr>
            </w:pPr>
          </w:p>
          <w:p w14:paraId="2B09A619" w14:textId="77777777" w:rsidR="004C3CA4" w:rsidRDefault="004C3CA4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diagnosed according to DSM-IV- n=106</w:t>
            </w:r>
          </w:p>
          <w:p w14:paraId="287EB937" w14:textId="77777777" w:rsidR="000E5786" w:rsidRDefault="000E5786" w:rsidP="00961F5E">
            <w:pPr>
              <w:rPr>
                <w:sz w:val="20"/>
                <w:szCs w:val="20"/>
              </w:rPr>
            </w:pPr>
          </w:p>
          <w:p w14:paraId="1C0EB3D2" w14:textId="77777777" w:rsidR="000E5786" w:rsidRDefault="000E5786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e-n=</w:t>
            </w:r>
            <w:r w:rsidR="00CF2341">
              <w:rPr>
                <w:sz w:val="20"/>
                <w:szCs w:val="20"/>
              </w:rPr>
              <w:t>59 (</w:t>
            </w:r>
            <w:r w:rsidR="00290829">
              <w:rPr>
                <w:sz w:val="20"/>
                <w:szCs w:val="20"/>
              </w:rPr>
              <w:t>56%</w:t>
            </w:r>
            <w:r w:rsidR="00CF2341">
              <w:rPr>
                <w:sz w:val="20"/>
                <w:szCs w:val="20"/>
              </w:rPr>
              <w:t>), Female=47 (44%)</w:t>
            </w:r>
          </w:p>
          <w:p w14:paraId="77661994" w14:textId="77777777" w:rsidR="00FA7704" w:rsidRDefault="00FA7704" w:rsidP="00961F5E">
            <w:pPr>
              <w:rPr>
                <w:sz w:val="20"/>
                <w:szCs w:val="20"/>
              </w:rPr>
            </w:pPr>
          </w:p>
          <w:p w14:paraId="53F235CA" w14:textId="539FDAB2" w:rsidR="00FA7704" w:rsidRPr="00057758" w:rsidRDefault="00FA7704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oss-Sectional Study</w:t>
            </w:r>
          </w:p>
        </w:tc>
        <w:tc>
          <w:tcPr>
            <w:tcW w:w="1560" w:type="dxa"/>
          </w:tcPr>
          <w:p w14:paraId="4E14B332" w14:textId="60CE503A" w:rsidR="00FA454C" w:rsidRDefault="00FA454C" w:rsidP="001C70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ge of Total OCD sample=</w:t>
            </w:r>
            <w:r w:rsidR="000E5786">
              <w:rPr>
                <w:sz w:val="20"/>
                <w:szCs w:val="20"/>
              </w:rPr>
              <w:t>13.4, SD=3.1</w:t>
            </w:r>
          </w:p>
          <w:p w14:paraId="1A4A36A4" w14:textId="77777777" w:rsidR="00FA454C" w:rsidRDefault="00FA454C" w:rsidP="001C70E1">
            <w:pPr>
              <w:rPr>
                <w:sz w:val="20"/>
                <w:szCs w:val="20"/>
              </w:rPr>
            </w:pPr>
          </w:p>
          <w:p w14:paraId="0E066B51" w14:textId="0B2B618E" w:rsidR="004C3CA4" w:rsidRPr="00057758" w:rsidRDefault="004C3CA4" w:rsidP="001C70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age range=6.0-18.0</w:t>
            </w:r>
          </w:p>
        </w:tc>
        <w:tc>
          <w:tcPr>
            <w:tcW w:w="1559" w:type="dxa"/>
          </w:tcPr>
          <w:p w14:paraId="274FA93E" w14:textId="76E9002E" w:rsidR="004C3CA4" w:rsidRPr="00057758" w:rsidRDefault="004C3CA4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-BOCS</w:t>
            </w:r>
          </w:p>
        </w:tc>
        <w:tc>
          <w:tcPr>
            <w:tcW w:w="2835" w:type="dxa"/>
          </w:tcPr>
          <w:p w14:paraId="361C6672" w14:textId="5D1DB6CA" w:rsidR="004C3CA4" w:rsidRPr="00057758" w:rsidRDefault="004C3CA4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6% (n=7) of total OCD sample were diagnosed with PDD</w:t>
            </w:r>
          </w:p>
        </w:tc>
        <w:tc>
          <w:tcPr>
            <w:tcW w:w="2268" w:type="dxa"/>
          </w:tcPr>
          <w:p w14:paraId="7A9302B8" w14:textId="6C59A49E" w:rsidR="004C3CA4" w:rsidRPr="00057758" w:rsidRDefault="00656B7C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t reported on </w:t>
            </w:r>
          </w:p>
        </w:tc>
        <w:tc>
          <w:tcPr>
            <w:tcW w:w="1423" w:type="dxa"/>
          </w:tcPr>
          <w:p w14:paraId="74DC4ED7" w14:textId="3637497F" w:rsidR="004C3CA4" w:rsidRPr="00057758" w:rsidRDefault="00656B7C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t reported on </w:t>
            </w:r>
          </w:p>
        </w:tc>
        <w:tc>
          <w:tcPr>
            <w:tcW w:w="1707" w:type="dxa"/>
          </w:tcPr>
          <w:p w14:paraId="62EBC1A7" w14:textId="77777777" w:rsidR="004C3CA4" w:rsidRDefault="004C3CA4" w:rsidP="00961F5E">
            <w:pPr>
              <w:rPr>
                <w:sz w:val="20"/>
                <w:szCs w:val="20"/>
              </w:rPr>
            </w:pPr>
            <w:r w:rsidRPr="004C3CA4">
              <w:rPr>
                <w:sz w:val="20"/>
                <w:szCs w:val="20"/>
              </w:rPr>
              <w:t>Study looked at the prevalence of PANDAS and PANS in paediatric OCD.</w:t>
            </w:r>
          </w:p>
          <w:p w14:paraId="532C82AF" w14:textId="77777777" w:rsidR="004C3CA4" w:rsidRDefault="004C3CA4" w:rsidP="00961F5E">
            <w:pPr>
              <w:rPr>
                <w:sz w:val="20"/>
                <w:szCs w:val="20"/>
              </w:rPr>
            </w:pPr>
          </w:p>
          <w:p w14:paraId="49AD915C" w14:textId="77777777" w:rsidR="004C3CA4" w:rsidRDefault="004C3CA4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e published paper</w:t>
            </w:r>
            <w:r w:rsidRPr="004C3CA4">
              <w:rPr>
                <w:sz w:val="20"/>
                <w:szCs w:val="20"/>
              </w:rPr>
              <w:t xml:space="preserve"> reported on</w:t>
            </w:r>
            <w:r>
              <w:rPr>
                <w:sz w:val="20"/>
                <w:szCs w:val="20"/>
              </w:rPr>
              <w:t xml:space="preserve"> total OCD sample n=136</w:t>
            </w:r>
            <w:r w:rsidRPr="004C3CA4">
              <w:rPr>
                <w:sz w:val="20"/>
                <w:szCs w:val="20"/>
              </w:rPr>
              <w:t xml:space="preserve"> aged 6-19 but authors provided data on those aged 6-18 with OCD </w:t>
            </w:r>
            <w:r>
              <w:rPr>
                <w:sz w:val="20"/>
                <w:szCs w:val="20"/>
              </w:rPr>
              <w:t>including the number diagnosed with PDD.</w:t>
            </w:r>
          </w:p>
          <w:p w14:paraId="166C1371" w14:textId="77777777" w:rsidR="004C3CA4" w:rsidRDefault="004C3CA4" w:rsidP="00961F5E">
            <w:pPr>
              <w:rPr>
                <w:sz w:val="20"/>
                <w:szCs w:val="20"/>
              </w:rPr>
            </w:pPr>
          </w:p>
          <w:p w14:paraId="42C99401" w14:textId="087712F4" w:rsidR="004C3CA4" w:rsidRPr="00057758" w:rsidRDefault="004C3CA4" w:rsidP="00961F5E">
            <w:pPr>
              <w:rPr>
                <w:sz w:val="20"/>
                <w:szCs w:val="20"/>
              </w:rPr>
            </w:pPr>
          </w:p>
        </w:tc>
      </w:tr>
      <w:tr w:rsidR="00FB6AB7" w:rsidRPr="00057758" w14:paraId="09AA62A6" w14:textId="77777777" w:rsidTr="008708C9">
        <w:trPr>
          <w:trHeight w:val="343"/>
        </w:trPr>
        <w:tc>
          <w:tcPr>
            <w:tcW w:w="1555" w:type="dxa"/>
          </w:tcPr>
          <w:p w14:paraId="3559AB59" w14:textId="360A8638" w:rsidR="006E1088" w:rsidRPr="00057758" w:rsidRDefault="00FB6AB7" w:rsidP="006E1088">
            <w:pPr>
              <w:rPr>
                <w:sz w:val="20"/>
                <w:szCs w:val="20"/>
              </w:rPr>
            </w:pPr>
            <w:proofErr w:type="spellStart"/>
            <w:r w:rsidRPr="00057758">
              <w:rPr>
                <w:sz w:val="20"/>
                <w:szCs w:val="20"/>
              </w:rPr>
              <w:lastRenderedPageBreak/>
              <w:t>Jassi</w:t>
            </w:r>
            <w:proofErr w:type="spellEnd"/>
            <w:r w:rsidR="003F6E16" w:rsidRPr="00057758">
              <w:rPr>
                <w:sz w:val="20"/>
                <w:szCs w:val="20"/>
              </w:rPr>
              <w:t xml:space="preserve"> et al. </w:t>
            </w:r>
            <w:r w:rsidR="003F6E16" w:rsidRPr="00057758">
              <w:rPr>
                <w:rFonts w:eastAsiaTheme="minorHAnsi"/>
                <w:i/>
                <w:iCs/>
                <w:sz w:val="20"/>
                <w:szCs w:val="20"/>
                <w:lang w:eastAsia="en-US"/>
              </w:rPr>
              <w:t xml:space="preserve"> </w:t>
            </w:r>
          </w:p>
          <w:p w14:paraId="142DB148" w14:textId="23F81B3F" w:rsidR="00FB6AB7" w:rsidRPr="00057758" w:rsidRDefault="006E1088" w:rsidP="003F6E16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(</w:t>
            </w:r>
            <w:r w:rsidR="00613E31" w:rsidRPr="00057758">
              <w:rPr>
                <w:sz w:val="20"/>
                <w:szCs w:val="20"/>
              </w:rPr>
              <w:t>2021</w:t>
            </w:r>
            <w:r w:rsidRPr="00057758">
              <w:rPr>
                <w:sz w:val="20"/>
                <w:szCs w:val="20"/>
              </w:rPr>
              <w:t>)</w:t>
            </w:r>
            <w:r w:rsidR="00A027A4" w:rsidRPr="00057758">
              <w:rPr>
                <w:sz w:val="20"/>
                <w:szCs w:val="20"/>
              </w:rPr>
              <w:fldChar w:fldCharType="begin">
                <w:fldData xml:space="preserve">PEVuZE5vdGU+PENpdGU+PEF1dGhvcj5KYXNzaTwvQXV0aG9yPjxZZWFyPjIwMjE8L1llYXI+PFJl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KYXNzaTwvQXV0aG9yPjxZZWFyPjIwMjE8L1llYXI+PFJl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A027A4" w:rsidRPr="00057758">
              <w:rPr>
                <w:sz w:val="20"/>
                <w:szCs w:val="20"/>
              </w:rPr>
            </w:r>
            <w:r w:rsidR="00A027A4"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4)</w:t>
            </w:r>
            <w:r w:rsidR="00A027A4"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4E9B3F27" w14:textId="6041AC5D" w:rsidR="000771B6" w:rsidRPr="00057758" w:rsidRDefault="000771B6" w:rsidP="003F6E16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United Kingdom</w:t>
            </w:r>
          </w:p>
          <w:p w14:paraId="75F64FBE" w14:textId="77777777" w:rsidR="000771B6" w:rsidRPr="00057758" w:rsidRDefault="000771B6" w:rsidP="003F6E16">
            <w:pPr>
              <w:rPr>
                <w:sz w:val="20"/>
                <w:szCs w:val="20"/>
              </w:rPr>
            </w:pPr>
          </w:p>
          <w:p w14:paraId="57309EA3" w14:textId="785E2415" w:rsidR="003F6E16" w:rsidRPr="00057758" w:rsidRDefault="003F6E16" w:rsidP="003F6E16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otal OCD sample</w:t>
            </w:r>
            <w:r w:rsidR="002E5B07" w:rsidRPr="00057758">
              <w:rPr>
                <w:sz w:val="20"/>
                <w:szCs w:val="20"/>
              </w:rPr>
              <w:t xml:space="preserve"> diagnosed according to ICD-11</w:t>
            </w:r>
            <w:r w:rsidRPr="00057758">
              <w:rPr>
                <w:sz w:val="20"/>
                <w:szCs w:val="20"/>
              </w:rPr>
              <w:t>- n= 619</w:t>
            </w:r>
            <w:r w:rsidR="00336C8F" w:rsidRPr="00057758">
              <w:rPr>
                <w:sz w:val="20"/>
                <w:szCs w:val="20"/>
              </w:rPr>
              <w:t>. Male=</w:t>
            </w:r>
          </w:p>
          <w:p w14:paraId="7F42B179" w14:textId="77777777" w:rsidR="003F6E16" w:rsidRPr="00057758" w:rsidRDefault="003F6E16" w:rsidP="003F6E16">
            <w:pPr>
              <w:rPr>
                <w:sz w:val="20"/>
                <w:szCs w:val="20"/>
              </w:rPr>
            </w:pPr>
          </w:p>
          <w:p w14:paraId="3C9F5C21" w14:textId="77777777" w:rsidR="003F6E16" w:rsidRPr="00057758" w:rsidRDefault="003F6E16" w:rsidP="003F6E16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only sample – n=447.</w:t>
            </w:r>
          </w:p>
          <w:p w14:paraId="489E2A7D" w14:textId="77777777" w:rsidR="003F6E16" w:rsidRPr="00057758" w:rsidRDefault="003F6E16" w:rsidP="003F6E16">
            <w:pPr>
              <w:rPr>
                <w:sz w:val="20"/>
                <w:szCs w:val="20"/>
              </w:rPr>
            </w:pPr>
          </w:p>
          <w:p w14:paraId="39404498" w14:textId="6AB52785" w:rsidR="00FB6AB7" w:rsidRPr="00057758" w:rsidRDefault="003F6E16" w:rsidP="003F6E16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+ ASD sample – n=172</w:t>
            </w:r>
          </w:p>
          <w:p w14:paraId="42BA0F2E" w14:textId="76E526D5" w:rsidR="00C308EE" w:rsidRPr="00057758" w:rsidRDefault="00C308EE" w:rsidP="003F6E16">
            <w:pPr>
              <w:rPr>
                <w:sz w:val="20"/>
                <w:szCs w:val="20"/>
              </w:rPr>
            </w:pPr>
          </w:p>
          <w:p w14:paraId="500FB263" w14:textId="12D8FBDD" w:rsidR="00C308EE" w:rsidRPr="00057758" w:rsidRDefault="00C308EE" w:rsidP="003F6E16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ASD diagnosed according to DSM-IV </w:t>
            </w:r>
            <w:proofErr w:type="gramStart"/>
            <w:r w:rsidRPr="00057758">
              <w:rPr>
                <w:sz w:val="20"/>
                <w:szCs w:val="20"/>
              </w:rPr>
              <w:t>criteria</w:t>
            </w:r>
            <w:proofErr w:type="gramEnd"/>
          </w:p>
          <w:p w14:paraId="5F991443" w14:textId="77777777" w:rsidR="002E5B07" w:rsidRPr="00057758" w:rsidRDefault="002E5B07" w:rsidP="003F6E16">
            <w:pPr>
              <w:rPr>
                <w:sz w:val="20"/>
                <w:szCs w:val="20"/>
              </w:rPr>
            </w:pPr>
          </w:p>
          <w:p w14:paraId="37F6D93E" w14:textId="1B03E548" w:rsidR="002E5B07" w:rsidRPr="00057758" w:rsidRDefault="002E5B07" w:rsidP="003F6E16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Part of a case-control study</w:t>
            </w:r>
          </w:p>
        </w:tc>
        <w:tc>
          <w:tcPr>
            <w:tcW w:w="1560" w:type="dxa"/>
          </w:tcPr>
          <w:p w14:paraId="1A65E202" w14:textId="59EB0BF8" w:rsidR="003F6E16" w:rsidRPr="00057758" w:rsidRDefault="00466694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Sample </w:t>
            </w:r>
            <w:r w:rsidR="001C70E1" w:rsidRPr="00057758">
              <w:rPr>
                <w:sz w:val="20"/>
                <w:szCs w:val="20"/>
              </w:rPr>
              <w:t>Mean Age</w:t>
            </w:r>
            <w:r w:rsidR="00C62A51">
              <w:rPr>
                <w:sz w:val="20"/>
                <w:szCs w:val="20"/>
              </w:rPr>
              <w:t>=</w:t>
            </w:r>
            <w:r w:rsidR="001C70E1" w:rsidRPr="00057758">
              <w:rPr>
                <w:sz w:val="20"/>
                <w:szCs w:val="20"/>
              </w:rPr>
              <w:t>14.6, SD=2.2</w:t>
            </w:r>
          </w:p>
          <w:p w14:paraId="6E217D7D" w14:textId="77777777" w:rsidR="001C70E1" w:rsidRPr="00057758" w:rsidRDefault="001C70E1" w:rsidP="00961F5E">
            <w:pPr>
              <w:rPr>
                <w:sz w:val="20"/>
                <w:szCs w:val="20"/>
              </w:rPr>
            </w:pPr>
          </w:p>
          <w:p w14:paraId="13F9014F" w14:textId="7221CCD9" w:rsidR="001C70E1" w:rsidRPr="00057758" w:rsidRDefault="00466694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Sample </w:t>
            </w:r>
            <w:r w:rsidR="001C70E1" w:rsidRPr="00057758">
              <w:rPr>
                <w:sz w:val="20"/>
                <w:szCs w:val="20"/>
              </w:rPr>
              <w:t xml:space="preserve">Age range </w:t>
            </w:r>
            <w:r w:rsidR="00C62A51">
              <w:rPr>
                <w:sz w:val="20"/>
                <w:szCs w:val="20"/>
              </w:rPr>
              <w:t>=</w:t>
            </w:r>
            <w:r w:rsidR="001C70E1" w:rsidRPr="00057758">
              <w:rPr>
                <w:sz w:val="20"/>
                <w:szCs w:val="20"/>
              </w:rPr>
              <w:t>6.0-18.0</w:t>
            </w:r>
          </w:p>
        </w:tc>
        <w:tc>
          <w:tcPr>
            <w:tcW w:w="1559" w:type="dxa"/>
          </w:tcPr>
          <w:p w14:paraId="6094CBEF" w14:textId="77777777" w:rsidR="00FB6AB7" w:rsidRPr="00057758" w:rsidRDefault="000D21DA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  <w:p w14:paraId="52B3E8BF" w14:textId="0A6DBC94" w:rsidR="002E5B07" w:rsidRPr="00057758" w:rsidRDefault="002E5B07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-GAS</w:t>
            </w:r>
          </w:p>
        </w:tc>
        <w:tc>
          <w:tcPr>
            <w:tcW w:w="2835" w:type="dxa"/>
          </w:tcPr>
          <w:p w14:paraId="1F3AB994" w14:textId="77777777" w:rsidR="00FB6AB7" w:rsidRDefault="00D30083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evalence of ASD diagnosis =27.8%</w:t>
            </w:r>
          </w:p>
          <w:p w14:paraId="0E41F2E2" w14:textId="77777777" w:rsidR="00204C2C" w:rsidRDefault="00204C2C" w:rsidP="00961F5E">
            <w:pPr>
              <w:rPr>
                <w:sz w:val="20"/>
                <w:szCs w:val="20"/>
              </w:rPr>
            </w:pPr>
          </w:p>
          <w:p w14:paraId="5AF4D84D" w14:textId="4B41B17C" w:rsidR="00204C2C" w:rsidRPr="00057758" w:rsidRDefault="00204C2C" w:rsidP="00961F5E">
            <w:pPr>
              <w:rPr>
                <w:sz w:val="20"/>
                <w:szCs w:val="20"/>
              </w:rPr>
            </w:pPr>
            <w:r w:rsidRPr="00204C2C">
              <w:rPr>
                <w:sz w:val="20"/>
                <w:szCs w:val="20"/>
                <w:highlight w:val="yellow"/>
              </w:rPr>
              <w:t xml:space="preserve">Those in the OCD +ASD group were more likely to be male than those in the OCD only group </w:t>
            </w:r>
            <w:r w:rsidRPr="00204C2C">
              <w:rPr>
                <w:sz w:val="20"/>
                <w:szCs w:val="20"/>
                <w:highlight w:val="yellow"/>
              </w:rPr>
              <w:t>(OR = 0.52, 95% CI 0.36, 0.75)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2268" w:type="dxa"/>
          </w:tcPr>
          <w:p w14:paraId="2CCEA269" w14:textId="68D4A9DD" w:rsidR="00FB6AB7" w:rsidRPr="00057758" w:rsidRDefault="000D21DA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only group – mean CYBOCS score =27.6, SD=4.9</w:t>
            </w:r>
            <w:r w:rsidR="002C2779" w:rsidRPr="00057758">
              <w:rPr>
                <w:sz w:val="20"/>
                <w:szCs w:val="20"/>
              </w:rPr>
              <w:t>, n=447</w:t>
            </w:r>
          </w:p>
          <w:p w14:paraId="4B9E32D3" w14:textId="77777777" w:rsidR="000D21DA" w:rsidRPr="00057758" w:rsidRDefault="000D21DA" w:rsidP="00961F5E">
            <w:pPr>
              <w:rPr>
                <w:sz w:val="20"/>
                <w:szCs w:val="20"/>
              </w:rPr>
            </w:pPr>
          </w:p>
          <w:p w14:paraId="0C2091CC" w14:textId="4C486C91" w:rsidR="000D21DA" w:rsidRPr="00057758" w:rsidRDefault="000D21DA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+ ASD group – mean CYBOCS score=29.09, SD=4.9</w:t>
            </w:r>
            <w:r w:rsidR="002C2779" w:rsidRPr="00057758">
              <w:rPr>
                <w:sz w:val="20"/>
                <w:szCs w:val="20"/>
              </w:rPr>
              <w:t>, n=172</w:t>
            </w:r>
          </w:p>
          <w:p w14:paraId="58C0338E" w14:textId="6086A427" w:rsidR="000D21DA" w:rsidRPr="00057758" w:rsidRDefault="000D21DA" w:rsidP="00961F5E">
            <w:pPr>
              <w:rPr>
                <w:sz w:val="20"/>
                <w:szCs w:val="20"/>
              </w:rPr>
            </w:pPr>
          </w:p>
          <w:p w14:paraId="285456A5" w14:textId="23515099" w:rsidR="000D21DA" w:rsidRPr="00057758" w:rsidRDefault="000D21DA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BOCS comparison between OCD vs OCD + ASD group – t=</w:t>
            </w:r>
            <w:r w:rsidR="00B20CED" w:rsidRPr="00057758">
              <w:rPr>
                <w:sz w:val="20"/>
                <w:szCs w:val="20"/>
              </w:rPr>
              <w:t>-1.08</w:t>
            </w:r>
            <w:r w:rsidRPr="00057758">
              <w:rPr>
                <w:sz w:val="20"/>
                <w:szCs w:val="20"/>
              </w:rPr>
              <w:t xml:space="preserve"> SD=</w:t>
            </w:r>
            <w:r w:rsidR="00B20CED" w:rsidRPr="00057758">
              <w:rPr>
                <w:sz w:val="20"/>
                <w:szCs w:val="20"/>
              </w:rPr>
              <w:t xml:space="preserve">-15.42, </w:t>
            </w:r>
            <w:r w:rsidR="00B20CED" w:rsidRPr="00057758">
              <w:rPr>
                <w:color w:val="000000" w:themeColor="text1"/>
                <w:sz w:val="20"/>
                <w:szCs w:val="20"/>
              </w:rPr>
              <w:t>p=0.282</w:t>
            </w:r>
          </w:p>
          <w:p w14:paraId="24D25781" w14:textId="77777777" w:rsidR="000D21DA" w:rsidRPr="00057758" w:rsidRDefault="000D21DA" w:rsidP="00961F5E">
            <w:pPr>
              <w:rPr>
                <w:sz w:val="20"/>
                <w:szCs w:val="20"/>
              </w:rPr>
            </w:pPr>
          </w:p>
          <w:p w14:paraId="7E1AF7E8" w14:textId="5885EC98" w:rsidR="000D21DA" w:rsidRPr="00057758" w:rsidRDefault="000D21DA" w:rsidP="00961F5E">
            <w:pPr>
              <w:rPr>
                <w:sz w:val="20"/>
                <w:szCs w:val="20"/>
              </w:rPr>
            </w:pPr>
          </w:p>
        </w:tc>
        <w:tc>
          <w:tcPr>
            <w:tcW w:w="1423" w:type="dxa"/>
          </w:tcPr>
          <w:p w14:paraId="117195DC" w14:textId="77777777" w:rsidR="00C22635" w:rsidRDefault="00B20CED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ample overlap with Martin et al.</w:t>
            </w:r>
            <w:r w:rsidR="009946CE">
              <w:rPr>
                <w:sz w:val="20"/>
                <w:szCs w:val="20"/>
              </w:rPr>
              <w:t>’s study</w:t>
            </w:r>
            <w:r w:rsidRPr="00057758">
              <w:rPr>
                <w:sz w:val="20"/>
                <w:szCs w:val="20"/>
              </w:rPr>
              <w:t>.</w:t>
            </w:r>
            <w:r w:rsidR="009946CE">
              <w:rPr>
                <w:sz w:val="20"/>
                <w:szCs w:val="20"/>
              </w:rPr>
              <w:t xml:space="preserve"> </w:t>
            </w:r>
          </w:p>
          <w:p w14:paraId="7D8E70D5" w14:textId="77777777" w:rsidR="00C22635" w:rsidRDefault="00C22635" w:rsidP="00961F5E">
            <w:pPr>
              <w:rPr>
                <w:sz w:val="20"/>
                <w:szCs w:val="20"/>
              </w:rPr>
            </w:pPr>
          </w:p>
          <w:p w14:paraId="6BA57BBC" w14:textId="0817BB1A" w:rsidR="00FB6AB7" w:rsidRPr="00057758" w:rsidRDefault="009946CE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nformation from Martin et </w:t>
            </w:r>
            <w:proofErr w:type="spellStart"/>
            <w:r>
              <w:rPr>
                <w:sz w:val="20"/>
                <w:szCs w:val="20"/>
              </w:rPr>
              <w:t>al’s</w:t>
            </w:r>
            <w:proofErr w:type="spellEnd"/>
            <w:r>
              <w:rPr>
                <w:sz w:val="20"/>
                <w:szCs w:val="20"/>
              </w:rPr>
              <w:t xml:space="preserve"> study used due to larger sample size.</w:t>
            </w:r>
          </w:p>
        </w:tc>
        <w:tc>
          <w:tcPr>
            <w:tcW w:w="1707" w:type="dxa"/>
          </w:tcPr>
          <w:p w14:paraId="6DA5EA0F" w14:textId="65288186" w:rsidR="00C308EE" w:rsidRPr="00057758" w:rsidRDefault="00C308EE" w:rsidP="00C308E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057758">
              <w:rPr>
                <w:rFonts w:eastAsiaTheme="minorHAnsi"/>
                <w:sz w:val="20"/>
                <w:szCs w:val="20"/>
                <w:lang w:eastAsia="en-US"/>
              </w:rPr>
              <w:t>This study assessed t</w:t>
            </w:r>
            <w:r w:rsidR="002E5B07" w:rsidRPr="00057758">
              <w:rPr>
                <w:rFonts w:eastAsiaTheme="minorHAnsi"/>
                <w:sz w:val="20"/>
                <w:szCs w:val="20"/>
                <w:lang w:eastAsia="en-US"/>
              </w:rPr>
              <w:t>reatment outcomes</w:t>
            </w:r>
            <w:r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 in an OCD only vs OCD +ASD group</w:t>
            </w:r>
            <w:r w:rsidR="002E5B07" w:rsidRPr="00057758">
              <w:rPr>
                <w:rFonts w:eastAsiaTheme="minorHAnsi"/>
                <w:sz w:val="20"/>
                <w:szCs w:val="20"/>
                <w:lang w:eastAsia="en-US"/>
              </w:rPr>
              <w:t xml:space="preserve"> following a course of Cognitive Behaviour Therapy</w:t>
            </w:r>
            <w:r w:rsidRPr="00057758">
              <w:rPr>
                <w:rFonts w:eastAsiaTheme="minorHAnsi"/>
                <w:i/>
                <w:iCs/>
                <w:sz w:val="20"/>
                <w:szCs w:val="20"/>
                <w:lang w:eastAsia="en-US"/>
              </w:rPr>
              <w:t>.</w:t>
            </w:r>
          </w:p>
          <w:p w14:paraId="5F8ACFE4" w14:textId="77777777" w:rsidR="00FB6AB7" w:rsidRPr="00057758" w:rsidRDefault="00FB6AB7" w:rsidP="002E5B07">
            <w:pPr>
              <w:rPr>
                <w:sz w:val="20"/>
                <w:szCs w:val="20"/>
              </w:rPr>
            </w:pPr>
          </w:p>
          <w:p w14:paraId="4688D043" w14:textId="421DA5CD" w:rsidR="00021BFE" w:rsidRPr="00057758" w:rsidRDefault="00021BFE" w:rsidP="002E5B07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 – lack of diagnostic assessment for existing co-morbidities.</w:t>
            </w:r>
          </w:p>
        </w:tc>
      </w:tr>
      <w:tr w:rsidR="00613E31" w:rsidRPr="00057758" w14:paraId="07D7D576" w14:textId="77777777" w:rsidTr="008708C9">
        <w:trPr>
          <w:trHeight w:val="343"/>
        </w:trPr>
        <w:tc>
          <w:tcPr>
            <w:tcW w:w="1555" w:type="dxa"/>
          </w:tcPr>
          <w:p w14:paraId="37E023AD" w14:textId="1CDBC8B9" w:rsidR="00613E31" w:rsidRPr="00057758" w:rsidRDefault="00613E31" w:rsidP="004A606B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ewin</w:t>
            </w:r>
            <w:r w:rsidR="004A606B" w:rsidRPr="00057758">
              <w:rPr>
                <w:sz w:val="20"/>
                <w:szCs w:val="20"/>
              </w:rPr>
              <w:t xml:space="preserve"> et al.</w:t>
            </w:r>
            <w:r w:rsidRPr="00057758">
              <w:rPr>
                <w:sz w:val="20"/>
                <w:szCs w:val="20"/>
              </w:rPr>
              <w:t xml:space="preserve"> </w:t>
            </w:r>
            <w:r w:rsidR="006E1088" w:rsidRPr="00057758">
              <w:rPr>
                <w:sz w:val="20"/>
                <w:szCs w:val="20"/>
              </w:rPr>
              <w:t>(</w:t>
            </w:r>
            <w:r w:rsidRPr="00057758">
              <w:rPr>
                <w:sz w:val="20"/>
                <w:szCs w:val="20"/>
              </w:rPr>
              <w:t>2011</w:t>
            </w:r>
            <w:r w:rsidR="006E1088" w:rsidRPr="00057758">
              <w:rPr>
                <w:sz w:val="20"/>
                <w:szCs w:val="20"/>
              </w:rPr>
              <w:t>)</w:t>
            </w:r>
            <w:r w:rsidR="00A027A4" w:rsidRPr="00057758">
              <w:rPr>
                <w:sz w:val="20"/>
                <w:szCs w:val="20"/>
              </w:rPr>
              <w:fldChar w:fldCharType="begin"/>
            </w:r>
            <w:r w:rsidR="000D024A">
              <w:rPr>
                <w:sz w:val="20"/>
                <w:szCs w:val="20"/>
              </w:rPr>
              <w:instrText xml:space="preserve"> ADDIN EN.CITE &lt;EndNote&gt;&lt;Cite&gt;&lt;Author&gt;Lewin&lt;/Author&gt;&lt;Year&gt;2011&lt;/Year&gt;&lt;RecNum&gt;278&lt;/RecNum&gt;&lt;DisplayText&gt;(15)&lt;/DisplayText&gt;&lt;record&gt;&lt;rec-number&gt;278&lt;/rec-number&gt;&lt;foreign-keys&gt;&lt;key app="EN" db-id="ztvde52fa5r2voeew2apwpvfzfp0zx5sxeex" timestamp="1658932148" guid="d73c92ce-80cc-4423-9bd6-92a32fecaad1"&gt;278&lt;/key&gt;&lt;/foreign-keys&gt;&lt;ref-type name="Journal Article"&gt;17&lt;/ref-type&gt;&lt;contributors&gt;&lt;authors&gt;&lt;author&gt;Lewin, Adam&lt;/author&gt;&lt;author&gt;Wood, Jeffrey&lt;/author&gt;&lt;author&gt;Gunderson, Sarah&lt;/author&gt;&lt;author&gt;Murphy, Tanya&lt;/author&gt;&lt;author&gt;Storch, Eric&lt;/author&gt;&lt;/authors&gt;&lt;/contributors&gt;&lt;titles&gt;&lt;title&gt;Phenomenology of Comorbid Autism Spectrum and Obsessive-Compulsive Disorders Among Children&lt;/title&gt;&lt;secondary-title&gt;Journal of Developmental and Physical Disabilities - J DEV PHYS DISABILITIES&lt;/secondary-title&gt;&lt;/titles&gt;&lt;periodical&gt;&lt;full-title&gt;Journal of Developmental and Physical Disabilities - J DEV PHYS DISABILITIES&lt;/full-title&gt;&lt;/periodical&gt;&lt;volume&gt;23&lt;/volume&gt;&lt;dates&gt;&lt;year&gt;2011&lt;/year&gt;&lt;pub-dates&gt;&lt;date&gt;12/01&lt;/date&gt;&lt;/pub-dates&gt;&lt;/dates&gt;&lt;urls&gt;&lt;/urls&gt;&lt;electronic-resource-num&gt;10.1007/s10882-011-9247-z&lt;/electronic-resource-num&gt;&lt;/record&gt;&lt;/Cite&gt;&lt;/EndNote&gt;</w:instrText>
            </w:r>
            <w:r w:rsidR="00A027A4"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5)</w:t>
            </w:r>
            <w:r w:rsidR="00A027A4"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04D42CDC" w14:textId="3D98C5DD" w:rsidR="000771B6" w:rsidRPr="00057758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United State</w:t>
            </w:r>
            <w:r w:rsidR="008B2A63">
              <w:rPr>
                <w:sz w:val="20"/>
                <w:szCs w:val="20"/>
              </w:rPr>
              <w:t>s</w:t>
            </w:r>
            <w:r w:rsidRPr="00057758">
              <w:rPr>
                <w:sz w:val="20"/>
                <w:szCs w:val="20"/>
              </w:rPr>
              <w:t xml:space="preserve"> of America (USA) </w:t>
            </w:r>
          </w:p>
          <w:p w14:paraId="5A97FBB1" w14:textId="77777777" w:rsidR="000771B6" w:rsidRPr="00057758" w:rsidRDefault="000771B6" w:rsidP="00961F5E">
            <w:pPr>
              <w:rPr>
                <w:sz w:val="20"/>
                <w:szCs w:val="20"/>
              </w:rPr>
            </w:pPr>
          </w:p>
          <w:p w14:paraId="6D76A747" w14:textId="0DF833E1" w:rsidR="00613E31" w:rsidRPr="00057758" w:rsidRDefault="0024146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otal OCD sample</w:t>
            </w:r>
            <w:r w:rsidR="004A606B" w:rsidRPr="00057758">
              <w:rPr>
                <w:sz w:val="20"/>
                <w:szCs w:val="20"/>
              </w:rPr>
              <w:t>, diagnosed according to DSM-IV</w:t>
            </w:r>
            <w:r w:rsidRPr="00057758">
              <w:rPr>
                <w:sz w:val="20"/>
                <w:szCs w:val="20"/>
              </w:rPr>
              <w:t>– n=70.</w:t>
            </w:r>
          </w:p>
          <w:p w14:paraId="1938C0C5" w14:textId="77777777" w:rsidR="0024146E" w:rsidRPr="00057758" w:rsidRDefault="0024146E" w:rsidP="00961F5E">
            <w:pPr>
              <w:rPr>
                <w:sz w:val="20"/>
                <w:szCs w:val="20"/>
              </w:rPr>
            </w:pPr>
          </w:p>
          <w:p w14:paraId="69763471" w14:textId="05EB0639" w:rsidR="0024146E" w:rsidRPr="00057758" w:rsidRDefault="0024146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only group –n=35</w:t>
            </w:r>
          </w:p>
          <w:p w14:paraId="4036A93D" w14:textId="77777777" w:rsidR="0024146E" w:rsidRPr="00057758" w:rsidRDefault="0024146E" w:rsidP="00961F5E">
            <w:pPr>
              <w:rPr>
                <w:sz w:val="20"/>
                <w:szCs w:val="20"/>
              </w:rPr>
            </w:pPr>
          </w:p>
          <w:p w14:paraId="1411C1C5" w14:textId="17A0DA73" w:rsidR="0024146E" w:rsidRPr="00057758" w:rsidRDefault="0024146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+ ASD grou</w:t>
            </w:r>
            <w:r w:rsidR="008B2A63">
              <w:rPr>
                <w:sz w:val="20"/>
                <w:szCs w:val="20"/>
              </w:rPr>
              <w:t>p</w:t>
            </w:r>
            <w:r w:rsidRPr="00057758">
              <w:rPr>
                <w:sz w:val="20"/>
                <w:szCs w:val="20"/>
              </w:rPr>
              <w:t xml:space="preserve"> – n=35</w:t>
            </w:r>
          </w:p>
          <w:p w14:paraId="1BB8A51E" w14:textId="77777777" w:rsidR="004A606B" w:rsidRPr="00057758" w:rsidRDefault="004A606B" w:rsidP="00961F5E">
            <w:pPr>
              <w:rPr>
                <w:sz w:val="20"/>
                <w:szCs w:val="20"/>
              </w:rPr>
            </w:pPr>
          </w:p>
          <w:p w14:paraId="6A26BE37" w14:textId="77777777" w:rsidR="004A606B" w:rsidRPr="00057758" w:rsidRDefault="004A606B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SD diagnosed according to DSM-IV</w:t>
            </w:r>
            <w:r w:rsidR="008C7EB7" w:rsidRPr="00057758">
              <w:rPr>
                <w:sz w:val="20"/>
                <w:szCs w:val="20"/>
              </w:rPr>
              <w:t>.</w:t>
            </w:r>
          </w:p>
          <w:p w14:paraId="48A30AF1" w14:textId="77777777" w:rsidR="008C7EB7" w:rsidRPr="00057758" w:rsidRDefault="008C7EB7" w:rsidP="00961F5E">
            <w:pPr>
              <w:rPr>
                <w:sz w:val="20"/>
                <w:szCs w:val="20"/>
              </w:rPr>
            </w:pPr>
          </w:p>
          <w:p w14:paraId="2CC57B24" w14:textId="31844FBF" w:rsidR="008C7EB7" w:rsidRPr="00057758" w:rsidRDefault="008C7EB7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Case control-study</w:t>
            </w:r>
          </w:p>
        </w:tc>
        <w:tc>
          <w:tcPr>
            <w:tcW w:w="1560" w:type="dxa"/>
          </w:tcPr>
          <w:p w14:paraId="66B11D1D" w14:textId="29F0F2C7" w:rsidR="0024146E" w:rsidRPr="00057758" w:rsidRDefault="0024146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Mean age of total OCD sample = 9.9, SD=1.8</w:t>
            </w:r>
          </w:p>
          <w:p w14:paraId="6B06074F" w14:textId="77777777" w:rsidR="0024146E" w:rsidRPr="00057758" w:rsidRDefault="0024146E" w:rsidP="00961F5E">
            <w:pPr>
              <w:rPr>
                <w:sz w:val="20"/>
                <w:szCs w:val="20"/>
              </w:rPr>
            </w:pPr>
          </w:p>
          <w:p w14:paraId="2F11DF02" w14:textId="5094345D" w:rsidR="00613E31" w:rsidRPr="00057758" w:rsidRDefault="0024146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ge range of total OCD sample =7.0-13.0.</w:t>
            </w:r>
          </w:p>
        </w:tc>
        <w:tc>
          <w:tcPr>
            <w:tcW w:w="1559" w:type="dxa"/>
          </w:tcPr>
          <w:p w14:paraId="5BA51BC7" w14:textId="70253BD3" w:rsidR="00613E31" w:rsidRPr="00057758" w:rsidRDefault="000E12CB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</w:tc>
        <w:tc>
          <w:tcPr>
            <w:tcW w:w="2835" w:type="dxa"/>
          </w:tcPr>
          <w:p w14:paraId="68278924" w14:textId="0B519469" w:rsidR="00613E31" w:rsidRPr="00057758" w:rsidRDefault="000E12CB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2268" w:type="dxa"/>
          </w:tcPr>
          <w:p w14:paraId="4BD4BE24" w14:textId="49DB0BB0" w:rsidR="000E12CB" w:rsidRPr="00057758" w:rsidRDefault="000E12CB" w:rsidP="000E12CB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only group – mean CYBOCS score =25.9, SD=5.7</w:t>
            </w:r>
            <w:r w:rsidR="002C2779" w:rsidRPr="00057758">
              <w:rPr>
                <w:sz w:val="20"/>
                <w:szCs w:val="20"/>
              </w:rPr>
              <w:t>, n=35</w:t>
            </w:r>
          </w:p>
          <w:p w14:paraId="3B8F36C2" w14:textId="77777777" w:rsidR="000E12CB" w:rsidRPr="00057758" w:rsidRDefault="000E12CB" w:rsidP="000E12CB">
            <w:pPr>
              <w:rPr>
                <w:sz w:val="20"/>
                <w:szCs w:val="20"/>
              </w:rPr>
            </w:pPr>
          </w:p>
          <w:p w14:paraId="0034757D" w14:textId="6BCCF308" w:rsidR="000E12CB" w:rsidRPr="00057758" w:rsidRDefault="000E12CB" w:rsidP="000E12CB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OCD + ASD group – mean CYBOCS score=26.5, SD=8.4</w:t>
            </w:r>
            <w:r w:rsidR="002C2779" w:rsidRPr="00057758">
              <w:rPr>
                <w:sz w:val="20"/>
                <w:szCs w:val="20"/>
              </w:rPr>
              <w:t>, n=35</w:t>
            </w:r>
          </w:p>
          <w:p w14:paraId="778BFB0C" w14:textId="77777777" w:rsidR="000E12CB" w:rsidRPr="00057758" w:rsidRDefault="000E12CB" w:rsidP="000E12CB">
            <w:pPr>
              <w:rPr>
                <w:sz w:val="20"/>
                <w:szCs w:val="20"/>
              </w:rPr>
            </w:pPr>
          </w:p>
          <w:p w14:paraId="502AF5DE" w14:textId="295CC54A" w:rsidR="000E12CB" w:rsidRPr="00057758" w:rsidRDefault="000E12CB" w:rsidP="000E12CB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BOCS comparison between OCD vs OCD + ASD group – t=</w:t>
            </w:r>
            <w:r w:rsidR="002C2779" w:rsidRPr="00057758">
              <w:rPr>
                <w:sz w:val="20"/>
                <w:szCs w:val="20"/>
              </w:rPr>
              <w:t>0.34</w:t>
            </w:r>
            <w:r w:rsidRPr="00057758">
              <w:rPr>
                <w:sz w:val="20"/>
                <w:szCs w:val="20"/>
              </w:rPr>
              <w:t xml:space="preserve"> SD=</w:t>
            </w:r>
            <w:r w:rsidR="002C2779" w:rsidRPr="00057758">
              <w:rPr>
                <w:sz w:val="20"/>
                <w:szCs w:val="20"/>
              </w:rPr>
              <w:t>1.7</w:t>
            </w:r>
          </w:p>
          <w:p w14:paraId="4FC520D7" w14:textId="77777777" w:rsidR="00613E31" w:rsidRPr="00057758" w:rsidRDefault="00613E31" w:rsidP="00961F5E">
            <w:pPr>
              <w:rPr>
                <w:sz w:val="20"/>
                <w:szCs w:val="20"/>
              </w:rPr>
            </w:pPr>
          </w:p>
        </w:tc>
        <w:tc>
          <w:tcPr>
            <w:tcW w:w="1423" w:type="dxa"/>
          </w:tcPr>
          <w:p w14:paraId="5889AE1F" w14:textId="362548FE" w:rsidR="00613E31" w:rsidRPr="00057758" w:rsidRDefault="000E12CB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.</w:t>
            </w:r>
          </w:p>
        </w:tc>
        <w:tc>
          <w:tcPr>
            <w:tcW w:w="1707" w:type="dxa"/>
          </w:tcPr>
          <w:p w14:paraId="3227D37A" w14:textId="77777777" w:rsidR="00613E31" w:rsidRPr="00057758" w:rsidRDefault="004A606B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DHD, separation anxiety and social phobia were more common in the</w:t>
            </w:r>
            <w:r w:rsidR="00227EC3" w:rsidRPr="00057758">
              <w:rPr>
                <w:sz w:val="20"/>
                <w:szCs w:val="20"/>
              </w:rPr>
              <w:t xml:space="preserve"> group with both OCD+ASD.</w:t>
            </w:r>
          </w:p>
          <w:p w14:paraId="4A6B70B4" w14:textId="77777777" w:rsidR="00227EC3" w:rsidRPr="00057758" w:rsidRDefault="00227EC3" w:rsidP="00961F5E">
            <w:pPr>
              <w:rPr>
                <w:sz w:val="20"/>
                <w:szCs w:val="20"/>
              </w:rPr>
            </w:pPr>
          </w:p>
          <w:p w14:paraId="3B3264ED" w14:textId="19A2244A" w:rsidR="00227EC3" w:rsidRPr="00057758" w:rsidRDefault="00227EC3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s –no ASD only group was available.</w:t>
            </w:r>
          </w:p>
          <w:p w14:paraId="711DD693" w14:textId="77777777" w:rsidR="00227EC3" w:rsidRPr="00057758" w:rsidRDefault="00227EC3" w:rsidP="00961F5E">
            <w:pPr>
              <w:rPr>
                <w:sz w:val="20"/>
                <w:szCs w:val="20"/>
              </w:rPr>
            </w:pPr>
          </w:p>
          <w:p w14:paraId="34E9C92F" w14:textId="63946C2A" w:rsidR="00227EC3" w:rsidRPr="00057758" w:rsidRDefault="00227EC3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 data on functional impairment between groups was available.</w:t>
            </w:r>
          </w:p>
        </w:tc>
      </w:tr>
      <w:tr w:rsidR="00291BF1" w:rsidRPr="00057758" w14:paraId="46E4E0A8" w14:textId="77777777" w:rsidTr="008708C9">
        <w:trPr>
          <w:trHeight w:val="343"/>
        </w:trPr>
        <w:tc>
          <w:tcPr>
            <w:tcW w:w="1555" w:type="dxa"/>
          </w:tcPr>
          <w:p w14:paraId="716C09CD" w14:textId="7D028CA3" w:rsidR="00291BF1" w:rsidRPr="00057758" w:rsidRDefault="00291BF1" w:rsidP="004A606B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Mahjoob</w:t>
            </w:r>
            <w:proofErr w:type="spellEnd"/>
            <w:r>
              <w:rPr>
                <w:sz w:val="20"/>
                <w:szCs w:val="20"/>
              </w:rPr>
              <w:t xml:space="preserve"> et al. (2024)</w: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NYWhqb29iPC9BdXRob3I+PFllYXI+MjAyNDwvWWVhcj48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NYWhqb29iPC9BdXRob3I+PFllYXI+MjAyNDwvWWVhcj48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6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3B33EAF2" w14:textId="77777777" w:rsidR="00291BF1" w:rsidRDefault="00291BF1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nada</w:t>
            </w:r>
          </w:p>
          <w:p w14:paraId="2C63BA52" w14:textId="77777777" w:rsidR="00291BF1" w:rsidRDefault="00291BF1" w:rsidP="00961F5E">
            <w:pPr>
              <w:rPr>
                <w:sz w:val="20"/>
                <w:szCs w:val="20"/>
              </w:rPr>
            </w:pPr>
          </w:p>
          <w:p w14:paraId="2EE9C490" w14:textId="77777777" w:rsidR="00291BF1" w:rsidRDefault="00291BF1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diagnosed according to DSM-IV – n=38</w:t>
            </w:r>
          </w:p>
          <w:p w14:paraId="36B22BAC" w14:textId="77777777" w:rsidR="00291BF1" w:rsidRDefault="00291BF1" w:rsidP="00961F5E">
            <w:pPr>
              <w:rPr>
                <w:sz w:val="20"/>
                <w:szCs w:val="20"/>
              </w:rPr>
            </w:pPr>
          </w:p>
          <w:p w14:paraId="4BF3C484" w14:textId="77777777" w:rsidR="00291BF1" w:rsidRDefault="00291BF1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e – n= 21(55%), Female-n=17 (45%)</w:t>
            </w:r>
          </w:p>
          <w:p w14:paraId="2494854A" w14:textId="77777777" w:rsidR="00F136EF" w:rsidRDefault="00F136EF" w:rsidP="00961F5E">
            <w:pPr>
              <w:rPr>
                <w:sz w:val="20"/>
                <w:szCs w:val="20"/>
              </w:rPr>
            </w:pPr>
          </w:p>
          <w:p w14:paraId="58C0E3C0" w14:textId="45A9B9AF" w:rsidR="00F136EF" w:rsidRPr="00057758" w:rsidRDefault="00F136EF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oss-Sectional Study</w:t>
            </w:r>
          </w:p>
        </w:tc>
        <w:tc>
          <w:tcPr>
            <w:tcW w:w="1560" w:type="dxa"/>
          </w:tcPr>
          <w:p w14:paraId="7AEE1457" w14:textId="57DB026B" w:rsidR="00291BF1" w:rsidRPr="00057758" w:rsidRDefault="00291BF1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ge of total OCD sample =12.87, SD=2.72</w:t>
            </w:r>
          </w:p>
        </w:tc>
        <w:tc>
          <w:tcPr>
            <w:tcW w:w="1559" w:type="dxa"/>
          </w:tcPr>
          <w:p w14:paraId="1A8F3469" w14:textId="0FB0DBAE" w:rsidR="00291BF1" w:rsidRPr="00057758" w:rsidRDefault="003D718D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CQ</w:t>
            </w:r>
            <w:r>
              <w:rPr>
                <w:sz w:val="20"/>
                <w:szCs w:val="20"/>
              </w:rPr>
              <w:br/>
              <w:t>TOCS</w:t>
            </w:r>
          </w:p>
        </w:tc>
        <w:tc>
          <w:tcPr>
            <w:tcW w:w="2835" w:type="dxa"/>
          </w:tcPr>
          <w:p w14:paraId="17BDDF7F" w14:textId="3C7E6029" w:rsidR="003D718D" w:rsidRPr="00057758" w:rsidRDefault="003D718D" w:rsidP="003D71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</w:t>
            </w:r>
            <w:r w:rsidRPr="00057758">
              <w:rPr>
                <w:sz w:val="20"/>
                <w:szCs w:val="20"/>
              </w:rPr>
              <w:t>%</w:t>
            </w:r>
            <w:r>
              <w:rPr>
                <w:sz w:val="20"/>
                <w:szCs w:val="20"/>
              </w:rPr>
              <w:t xml:space="preserve"> (n=5)</w:t>
            </w:r>
            <w:r w:rsidRPr="00057758">
              <w:rPr>
                <w:sz w:val="20"/>
                <w:szCs w:val="20"/>
              </w:rPr>
              <w:t xml:space="preserve"> of OCD sample scored &gt;/= </w:t>
            </w:r>
            <w:r>
              <w:rPr>
                <w:sz w:val="20"/>
                <w:szCs w:val="20"/>
              </w:rPr>
              <w:t>11</w:t>
            </w:r>
            <w:r w:rsidRPr="00057758">
              <w:rPr>
                <w:sz w:val="20"/>
                <w:szCs w:val="20"/>
              </w:rPr>
              <w:t xml:space="preserve"> on </w:t>
            </w:r>
            <w:r>
              <w:rPr>
                <w:sz w:val="20"/>
                <w:szCs w:val="20"/>
              </w:rPr>
              <w:t>SCQ which was listed as cut-off score for elevated ASD traits</w:t>
            </w:r>
          </w:p>
          <w:p w14:paraId="6A33BB8A" w14:textId="77777777" w:rsidR="003D718D" w:rsidRPr="00057758" w:rsidRDefault="003D718D" w:rsidP="003D718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4648C45A" w14:textId="4B5EE2F3" w:rsidR="003D718D" w:rsidRDefault="003D718D" w:rsidP="003D71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% (n=2) of TD sample scored </w:t>
            </w:r>
            <w:r w:rsidRPr="00057758">
              <w:rPr>
                <w:sz w:val="20"/>
                <w:szCs w:val="20"/>
              </w:rPr>
              <w:t xml:space="preserve">&gt;/= </w:t>
            </w:r>
            <w:r>
              <w:rPr>
                <w:sz w:val="20"/>
                <w:szCs w:val="20"/>
              </w:rPr>
              <w:t>11</w:t>
            </w:r>
            <w:r w:rsidRPr="00057758">
              <w:rPr>
                <w:sz w:val="20"/>
                <w:szCs w:val="20"/>
              </w:rPr>
              <w:t xml:space="preserve"> on </w:t>
            </w:r>
            <w:r>
              <w:rPr>
                <w:sz w:val="20"/>
                <w:szCs w:val="20"/>
              </w:rPr>
              <w:t>SCQ which was listed as cut-off score for elevated ASD traits</w:t>
            </w:r>
          </w:p>
          <w:p w14:paraId="2C4781B7" w14:textId="77777777" w:rsidR="003D718D" w:rsidRDefault="003D718D" w:rsidP="003D718D">
            <w:pPr>
              <w:rPr>
                <w:sz w:val="20"/>
                <w:szCs w:val="20"/>
              </w:rPr>
            </w:pPr>
          </w:p>
          <w:p w14:paraId="3EBF66A3" w14:textId="6F9D3FB5" w:rsidR="003D718D" w:rsidRPr="00057758" w:rsidRDefault="003D718D" w:rsidP="003D71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is paper also compared mean total SCQ scores between OCD sample and TD sample but potential overlap of sample with Choi 2020 and </w:t>
            </w:r>
            <w:proofErr w:type="spellStart"/>
            <w:r w:rsidR="005D60CB">
              <w:rPr>
                <w:sz w:val="20"/>
                <w:szCs w:val="20"/>
              </w:rPr>
              <w:t>Baribeau</w:t>
            </w:r>
            <w:proofErr w:type="spellEnd"/>
            <w:r w:rsidR="005D60CB">
              <w:rPr>
                <w:sz w:val="20"/>
                <w:szCs w:val="20"/>
              </w:rPr>
              <w:t xml:space="preserve"> 2019</w:t>
            </w:r>
          </w:p>
          <w:p w14:paraId="02DA5BB7" w14:textId="77777777" w:rsidR="00291BF1" w:rsidRPr="00057758" w:rsidRDefault="00291BF1" w:rsidP="00961F5E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0DFD3E78" w14:textId="332E6125" w:rsidR="00291BF1" w:rsidRPr="00057758" w:rsidRDefault="005D60CB" w:rsidP="000E12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t reported on </w:t>
            </w:r>
          </w:p>
        </w:tc>
        <w:tc>
          <w:tcPr>
            <w:tcW w:w="1423" w:type="dxa"/>
          </w:tcPr>
          <w:p w14:paraId="475243E8" w14:textId="4FAB8D3C" w:rsidR="00291BF1" w:rsidRPr="00057758" w:rsidRDefault="005D60CB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t reported on </w:t>
            </w:r>
          </w:p>
        </w:tc>
        <w:tc>
          <w:tcPr>
            <w:tcW w:w="1707" w:type="dxa"/>
          </w:tcPr>
          <w:p w14:paraId="3D7899A1" w14:textId="77777777" w:rsidR="005D60CB" w:rsidRDefault="005D60CB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</w:t>
            </w:r>
            <w:r w:rsidRPr="005D60CB">
              <w:rPr>
                <w:sz w:val="20"/>
                <w:szCs w:val="20"/>
              </w:rPr>
              <w:t xml:space="preserve">ain purpose of the study was to assess the predictors of health-related quality of life particularly focusing on patients with ADHD, Autism, OCD, </w:t>
            </w:r>
            <w:proofErr w:type="spellStart"/>
            <w:r w:rsidRPr="005D60CB">
              <w:rPr>
                <w:sz w:val="20"/>
                <w:szCs w:val="20"/>
              </w:rPr>
              <w:t>subADHD</w:t>
            </w:r>
            <w:proofErr w:type="spellEnd"/>
            <w:r w:rsidRPr="005D60CB">
              <w:rPr>
                <w:sz w:val="20"/>
                <w:szCs w:val="20"/>
              </w:rPr>
              <w:t xml:space="preserve">, </w:t>
            </w:r>
            <w:proofErr w:type="spellStart"/>
            <w:r w:rsidRPr="005D60CB">
              <w:rPr>
                <w:sz w:val="20"/>
                <w:szCs w:val="20"/>
              </w:rPr>
              <w:t>subOCD</w:t>
            </w:r>
            <w:proofErr w:type="spellEnd"/>
            <w:r w:rsidRPr="005D60CB">
              <w:rPr>
                <w:sz w:val="20"/>
                <w:szCs w:val="20"/>
              </w:rPr>
              <w:t xml:space="preserve"> or who were typically developing.</w:t>
            </w:r>
          </w:p>
          <w:p w14:paraId="3A04029C" w14:textId="0A612EEB" w:rsidR="00291BF1" w:rsidRPr="00057758" w:rsidRDefault="00D12103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mitations: cross-sectional nature of data.</w:t>
            </w:r>
          </w:p>
        </w:tc>
      </w:tr>
      <w:tr w:rsidR="00961F5E" w:rsidRPr="00057758" w14:paraId="6BB74CB8" w14:textId="77777777" w:rsidTr="008708C9">
        <w:trPr>
          <w:trHeight w:val="343"/>
        </w:trPr>
        <w:tc>
          <w:tcPr>
            <w:tcW w:w="1555" w:type="dxa"/>
          </w:tcPr>
          <w:p w14:paraId="2542F148" w14:textId="69E477E6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Martin et. al. </w:t>
            </w:r>
            <w:r w:rsidR="006E1088" w:rsidRPr="00057758">
              <w:rPr>
                <w:sz w:val="20"/>
                <w:szCs w:val="20"/>
              </w:rPr>
              <w:t>(</w:t>
            </w:r>
            <w:r w:rsidRPr="00057758">
              <w:rPr>
                <w:sz w:val="20"/>
                <w:szCs w:val="20"/>
              </w:rPr>
              <w:t>2020</w:t>
            </w:r>
            <w:r w:rsidR="006E1088" w:rsidRPr="00057758">
              <w:rPr>
                <w:sz w:val="20"/>
                <w:szCs w:val="20"/>
              </w:rPr>
              <w:t>)</w:t>
            </w:r>
            <w:r w:rsidRPr="00057758">
              <w:rPr>
                <w:sz w:val="20"/>
                <w:szCs w:val="20"/>
              </w:rPr>
              <w:fldChar w:fldCharType="begin">
                <w:fldData xml:space="preserve">PEVuZE5vdGU+PENpdGU+PEF1dGhvcj5NYXJ0aW48L0F1dGhvcj48WWVhcj4yMDIwPC9ZZWFyPjxS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=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NYXJ0aW48L0F1dGhvcj48WWVhcj4yMDIwPC9ZZWFyPjxS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=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Pr="00057758">
              <w:rPr>
                <w:sz w:val="20"/>
                <w:szCs w:val="20"/>
              </w:rPr>
            </w:r>
            <w:r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7)</w:t>
            </w:r>
            <w:r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5477F7CF" w14:textId="63AB5909" w:rsidR="000771B6" w:rsidRPr="00057758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United Kingdom</w:t>
            </w:r>
          </w:p>
          <w:p w14:paraId="396A4DE6" w14:textId="77777777" w:rsidR="000771B6" w:rsidRPr="00057758" w:rsidRDefault="000771B6" w:rsidP="00961F5E">
            <w:pPr>
              <w:rPr>
                <w:sz w:val="20"/>
                <w:szCs w:val="20"/>
              </w:rPr>
            </w:pPr>
          </w:p>
          <w:p w14:paraId="09A71311" w14:textId="527E5B0E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otal Sample</w:t>
            </w:r>
            <w:r w:rsidR="00152220" w:rsidRPr="00057758">
              <w:rPr>
                <w:sz w:val="20"/>
                <w:szCs w:val="20"/>
              </w:rPr>
              <w:t xml:space="preserve"> (OCD only + ASD only + comorbid OCD+ASD)-</w:t>
            </w:r>
            <w:r w:rsidRPr="00057758">
              <w:rPr>
                <w:sz w:val="20"/>
                <w:szCs w:val="20"/>
              </w:rPr>
              <w:t xml:space="preserve"> n=7922</w:t>
            </w:r>
          </w:p>
          <w:p w14:paraId="69931EA2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4C0B142D" w14:textId="06322391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  <w:u w:val="single"/>
              </w:rPr>
              <w:t>OCD + ASD</w:t>
            </w:r>
            <w:r w:rsidRPr="00057758">
              <w:rPr>
                <w:sz w:val="20"/>
                <w:szCs w:val="20"/>
              </w:rPr>
              <w:t xml:space="preserve"> </w:t>
            </w:r>
            <w:r w:rsidR="00152220" w:rsidRPr="00057758">
              <w:rPr>
                <w:sz w:val="20"/>
                <w:szCs w:val="20"/>
              </w:rPr>
              <w:t>sample -</w:t>
            </w:r>
            <w:r w:rsidRPr="00057758">
              <w:rPr>
                <w:sz w:val="20"/>
                <w:szCs w:val="20"/>
              </w:rPr>
              <w:t xml:space="preserve">diagnosis </w:t>
            </w:r>
            <w:r w:rsidR="00152220" w:rsidRPr="00057758">
              <w:rPr>
                <w:sz w:val="20"/>
                <w:szCs w:val="20"/>
              </w:rPr>
              <w:t>confirmed according to</w:t>
            </w:r>
            <w:r w:rsidRPr="00057758">
              <w:rPr>
                <w:sz w:val="20"/>
                <w:szCs w:val="20"/>
              </w:rPr>
              <w:t xml:space="preserve"> ICD-10</w:t>
            </w:r>
            <w:r w:rsidR="00152220" w:rsidRPr="00057758">
              <w:rPr>
                <w:sz w:val="20"/>
                <w:szCs w:val="20"/>
              </w:rPr>
              <w:t xml:space="preserve"> criteria-</w:t>
            </w:r>
            <w:r w:rsidRPr="00057758">
              <w:rPr>
                <w:sz w:val="20"/>
                <w:szCs w:val="20"/>
              </w:rPr>
              <w:t xml:space="preserve"> n=335</w:t>
            </w:r>
          </w:p>
          <w:p w14:paraId="6011EEB1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AFEEF2B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 n=214 (64%)</w:t>
            </w:r>
          </w:p>
          <w:p w14:paraId="112A098F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 n =121 (36%)</w:t>
            </w:r>
          </w:p>
          <w:p w14:paraId="14BD6AA0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41B02E07" w14:textId="3109E411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  <w:u w:val="single"/>
              </w:rPr>
              <w:lastRenderedPageBreak/>
              <w:t>OCD only</w:t>
            </w:r>
            <w:r w:rsidR="00152220" w:rsidRPr="00057758">
              <w:rPr>
                <w:sz w:val="20"/>
                <w:szCs w:val="20"/>
                <w:u w:val="single"/>
              </w:rPr>
              <w:t xml:space="preserve"> sample</w:t>
            </w:r>
            <w:r w:rsidRPr="00057758">
              <w:rPr>
                <w:sz w:val="20"/>
                <w:szCs w:val="20"/>
              </w:rPr>
              <w:t xml:space="preserve"> (diagnosis confirmed</w:t>
            </w:r>
            <w:r w:rsidR="00152220" w:rsidRPr="00057758">
              <w:rPr>
                <w:sz w:val="20"/>
                <w:szCs w:val="20"/>
              </w:rPr>
              <w:t xml:space="preserve"> according to</w:t>
            </w:r>
            <w:r w:rsidRPr="00057758">
              <w:rPr>
                <w:sz w:val="20"/>
                <w:szCs w:val="20"/>
              </w:rPr>
              <w:t xml:space="preserve"> ICD-10</w:t>
            </w:r>
            <w:r w:rsidR="00152220" w:rsidRPr="00057758">
              <w:rPr>
                <w:sz w:val="20"/>
                <w:szCs w:val="20"/>
              </w:rPr>
              <w:t xml:space="preserve"> criteria</w:t>
            </w:r>
            <w:r w:rsidRPr="00057758">
              <w:rPr>
                <w:sz w:val="20"/>
                <w:szCs w:val="20"/>
              </w:rPr>
              <w:t>)</w:t>
            </w:r>
            <w:r w:rsidR="00152220" w:rsidRPr="00057758">
              <w:rPr>
                <w:sz w:val="20"/>
                <w:szCs w:val="20"/>
              </w:rPr>
              <w:t>-</w:t>
            </w:r>
            <w:r w:rsidRPr="00057758">
              <w:rPr>
                <w:sz w:val="20"/>
                <w:szCs w:val="20"/>
              </w:rPr>
              <w:t xml:space="preserve"> n=1010</w:t>
            </w:r>
          </w:p>
          <w:p w14:paraId="1EE29B5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66DEF15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 n=488 (48%)</w:t>
            </w:r>
          </w:p>
          <w:p w14:paraId="7279E559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496076C0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 n=522(52%)</w:t>
            </w:r>
          </w:p>
          <w:p w14:paraId="14B8817D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54C54CE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mparison-</w:t>
            </w:r>
          </w:p>
          <w:p w14:paraId="5C5E25BF" w14:textId="389D9614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SD only (diagnosis confirmed</w:t>
            </w:r>
            <w:r w:rsidR="00152220" w:rsidRPr="00057758">
              <w:rPr>
                <w:sz w:val="20"/>
                <w:szCs w:val="20"/>
              </w:rPr>
              <w:t xml:space="preserve"> according to</w:t>
            </w:r>
            <w:r w:rsidRPr="00057758">
              <w:rPr>
                <w:sz w:val="20"/>
                <w:szCs w:val="20"/>
              </w:rPr>
              <w:t xml:space="preserve"> ICD-10</w:t>
            </w:r>
            <w:r w:rsidR="00152220" w:rsidRPr="00057758">
              <w:rPr>
                <w:sz w:val="20"/>
                <w:szCs w:val="20"/>
              </w:rPr>
              <w:t xml:space="preserve"> criteria</w:t>
            </w:r>
            <w:r w:rsidRPr="00057758">
              <w:rPr>
                <w:sz w:val="20"/>
                <w:szCs w:val="20"/>
              </w:rPr>
              <w:t>)</w:t>
            </w:r>
            <w:r w:rsidR="00152220" w:rsidRPr="00057758">
              <w:rPr>
                <w:sz w:val="20"/>
                <w:szCs w:val="20"/>
              </w:rPr>
              <w:t>-</w:t>
            </w:r>
            <w:r w:rsidRPr="00057758">
              <w:rPr>
                <w:sz w:val="20"/>
                <w:szCs w:val="20"/>
              </w:rPr>
              <w:t xml:space="preserve"> n=6577</w:t>
            </w:r>
          </w:p>
          <w:p w14:paraId="22DAF218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142F1832" w14:textId="4486572A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Retrospective cohort study</w:t>
            </w:r>
          </w:p>
        </w:tc>
        <w:tc>
          <w:tcPr>
            <w:tcW w:w="1560" w:type="dxa"/>
          </w:tcPr>
          <w:p w14:paraId="70CAB4EE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Age at OCD dx in the OCD + ASD group: 13.47 SD=2.81</w:t>
            </w:r>
          </w:p>
          <w:p w14:paraId="2B8C040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358333DF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ge at OCD dx in the OCD only group = 14.00 SD=2.59</w:t>
            </w:r>
          </w:p>
          <w:p w14:paraId="0569B5C0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436E4205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ge at ASD dx in the OCD +ASD group:13.28 (3.01)</w:t>
            </w:r>
          </w:p>
          <w:p w14:paraId="77E7874A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83E1B0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ge at ASD dx in the ASD only group =</w:t>
            </w:r>
          </w:p>
          <w:p w14:paraId="6DC0031D" w14:textId="51A043E5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10.76 SD =3.72</w:t>
            </w:r>
          </w:p>
        </w:tc>
        <w:tc>
          <w:tcPr>
            <w:tcW w:w="1559" w:type="dxa"/>
          </w:tcPr>
          <w:p w14:paraId="1D9CA853" w14:textId="0D53A14A" w:rsidR="008708C9" w:rsidRPr="00057758" w:rsidRDefault="008708C9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RCADS</w:t>
            </w:r>
          </w:p>
          <w:p w14:paraId="0C598C4D" w14:textId="5D1C3150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GAS</w:t>
            </w:r>
          </w:p>
          <w:p w14:paraId="4CC2382D" w14:textId="271148A2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A445E47" w14:textId="6EBA65DA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2FE10498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24.9% of patients with a diagnosis of OCD, were also diagnosed with ASD. </w:t>
            </w:r>
          </w:p>
          <w:p w14:paraId="667A102F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3CBDA86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BE1B59E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35843DF0" w14:textId="6CA7D16F" w:rsidR="006F2D6C" w:rsidRPr="00057758" w:rsidRDefault="006F2D6C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 xml:space="preserve">Duplication of sample with </w:t>
            </w:r>
            <w:proofErr w:type="spellStart"/>
            <w:r w:rsidRPr="00057758">
              <w:rPr>
                <w:color w:val="000000" w:themeColor="text1"/>
                <w:sz w:val="20"/>
                <w:szCs w:val="20"/>
              </w:rPr>
              <w:t>Jassi</w:t>
            </w:r>
            <w:proofErr w:type="spellEnd"/>
            <w:r w:rsidRPr="00057758">
              <w:rPr>
                <w:color w:val="000000" w:themeColor="text1"/>
                <w:sz w:val="20"/>
                <w:szCs w:val="20"/>
              </w:rPr>
              <w:t xml:space="preserve"> et al. Data from </w:t>
            </w:r>
            <w:proofErr w:type="spellStart"/>
            <w:r w:rsidRPr="00057758">
              <w:rPr>
                <w:color w:val="000000" w:themeColor="text1"/>
                <w:sz w:val="20"/>
                <w:szCs w:val="20"/>
              </w:rPr>
              <w:t>Jassi</w:t>
            </w:r>
            <w:proofErr w:type="spellEnd"/>
            <w:r w:rsidRPr="00057758">
              <w:rPr>
                <w:color w:val="000000" w:themeColor="text1"/>
                <w:sz w:val="20"/>
                <w:szCs w:val="20"/>
              </w:rPr>
              <w:t xml:space="preserve"> et al. used.</w:t>
            </w:r>
          </w:p>
          <w:p w14:paraId="7BB3E5CF" w14:textId="77777777" w:rsidR="006F2D6C" w:rsidRPr="00057758" w:rsidRDefault="006F2D6C" w:rsidP="00961F5E">
            <w:pPr>
              <w:rPr>
                <w:color w:val="000000" w:themeColor="text1"/>
                <w:sz w:val="20"/>
                <w:szCs w:val="20"/>
              </w:rPr>
            </w:pPr>
          </w:p>
          <w:p w14:paraId="6E8B45C1" w14:textId="642333B9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 xml:space="preserve">Mean </w:t>
            </w:r>
            <w:proofErr w:type="gramStart"/>
            <w:r w:rsidRPr="00057758">
              <w:rPr>
                <w:color w:val="000000" w:themeColor="text1"/>
                <w:sz w:val="20"/>
                <w:szCs w:val="20"/>
              </w:rPr>
              <w:t>( +</w:t>
            </w:r>
            <w:proofErr w:type="gramEnd"/>
            <w:r w:rsidRPr="00057758">
              <w:rPr>
                <w:color w:val="000000" w:themeColor="text1"/>
                <w:sz w:val="20"/>
                <w:szCs w:val="20"/>
              </w:rPr>
              <w:t>/- SD) RCADS OCD subscale score in</w:t>
            </w:r>
          </w:p>
          <w:p w14:paraId="6FFFFFB6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OCD +ASD group= 7.48 (5.29)</w:t>
            </w:r>
          </w:p>
          <w:p w14:paraId="4B01DA09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</w:p>
          <w:p w14:paraId="21165AEC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 xml:space="preserve">Mean </w:t>
            </w:r>
            <w:proofErr w:type="gramStart"/>
            <w:r w:rsidRPr="00057758">
              <w:rPr>
                <w:color w:val="000000" w:themeColor="text1"/>
                <w:sz w:val="20"/>
                <w:szCs w:val="20"/>
              </w:rPr>
              <w:t>( +</w:t>
            </w:r>
            <w:proofErr w:type="gramEnd"/>
            <w:r w:rsidRPr="00057758">
              <w:rPr>
                <w:color w:val="000000" w:themeColor="text1"/>
                <w:sz w:val="20"/>
                <w:szCs w:val="20"/>
              </w:rPr>
              <w:t>/- SD) RCADS OCD subscale score in</w:t>
            </w:r>
          </w:p>
          <w:p w14:paraId="71AAC66E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OCD group = 9.30 (5.26)</w:t>
            </w:r>
          </w:p>
          <w:p w14:paraId="3F8B5ABA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</w:p>
          <w:p w14:paraId="602479A5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Comparison RCADS OCD subscale t values of OCD + ASD vs. OCD – t= -2.05, p&lt;0.05</w:t>
            </w:r>
          </w:p>
          <w:p w14:paraId="0D013090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1423" w:type="dxa"/>
          </w:tcPr>
          <w:p w14:paraId="725B943E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 xml:space="preserve">Mean </w:t>
            </w:r>
            <w:proofErr w:type="gramStart"/>
            <w:r w:rsidRPr="00057758">
              <w:rPr>
                <w:color w:val="000000" w:themeColor="text1"/>
                <w:sz w:val="20"/>
                <w:szCs w:val="20"/>
              </w:rPr>
              <w:t>( +</w:t>
            </w:r>
            <w:proofErr w:type="gramEnd"/>
            <w:r w:rsidRPr="00057758">
              <w:rPr>
                <w:color w:val="000000" w:themeColor="text1"/>
                <w:sz w:val="20"/>
                <w:szCs w:val="20"/>
              </w:rPr>
              <w:t>/- SD) CGAS score in OCD +ASD group=44.30 (3.29)</w:t>
            </w:r>
          </w:p>
          <w:p w14:paraId="3E52FE8B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</w:p>
          <w:p w14:paraId="10FBE341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 xml:space="preserve">Mean </w:t>
            </w:r>
            <w:proofErr w:type="gramStart"/>
            <w:r w:rsidRPr="00057758">
              <w:rPr>
                <w:color w:val="000000" w:themeColor="text1"/>
                <w:sz w:val="20"/>
                <w:szCs w:val="20"/>
              </w:rPr>
              <w:t>( +</w:t>
            </w:r>
            <w:proofErr w:type="gramEnd"/>
            <w:r w:rsidRPr="00057758">
              <w:rPr>
                <w:color w:val="000000" w:themeColor="text1"/>
                <w:sz w:val="20"/>
                <w:szCs w:val="20"/>
              </w:rPr>
              <w:t>/- SD) CGAS score in OCD group=</w:t>
            </w:r>
          </w:p>
          <w:p w14:paraId="2A49F667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49.06 (15.57)</w:t>
            </w:r>
          </w:p>
          <w:p w14:paraId="727E9353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</w:p>
          <w:p w14:paraId="7CE6C30C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Comparison CGAS t values of OCD + ASD vs. OCD - t= -5.35</w:t>
            </w:r>
          </w:p>
          <w:p w14:paraId="3BD592C7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B6CBA08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Improvement in functioning over time reduced in OCD +ASD vs </w:t>
            </w:r>
            <w:proofErr w:type="gramStart"/>
            <w:r w:rsidRPr="00057758">
              <w:rPr>
                <w:sz w:val="20"/>
                <w:szCs w:val="20"/>
              </w:rPr>
              <w:t>OCD</w:t>
            </w:r>
            <w:proofErr w:type="gramEnd"/>
          </w:p>
          <w:p w14:paraId="01B0C6B4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</w:tcPr>
          <w:p w14:paraId="6529814C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The study explored the prevalence of Intellectual Disability, medication use and the use of CBT in OCD only group vs. a comorbid ASD + OCD group.  </w:t>
            </w:r>
          </w:p>
          <w:p w14:paraId="045229E3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5F1DA4CE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5C39851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</w:tr>
      <w:tr w:rsidR="00961F5E" w:rsidRPr="00057758" w14:paraId="3060C55D" w14:textId="77777777" w:rsidTr="008708C9">
        <w:trPr>
          <w:trHeight w:val="343"/>
        </w:trPr>
        <w:tc>
          <w:tcPr>
            <w:tcW w:w="1555" w:type="dxa"/>
          </w:tcPr>
          <w:p w14:paraId="7F3EA8A0" w14:textId="12213310" w:rsidR="006E1088" w:rsidRPr="00057758" w:rsidRDefault="00961F5E" w:rsidP="006E1088">
            <w:pPr>
              <w:rPr>
                <w:sz w:val="20"/>
                <w:szCs w:val="20"/>
              </w:rPr>
            </w:pPr>
            <w:proofErr w:type="spellStart"/>
            <w:r w:rsidRPr="00057758">
              <w:rPr>
                <w:sz w:val="20"/>
                <w:szCs w:val="20"/>
              </w:rPr>
              <w:t>Memis</w:t>
            </w:r>
            <w:proofErr w:type="spellEnd"/>
            <w:r w:rsidRPr="00057758">
              <w:rPr>
                <w:sz w:val="20"/>
                <w:szCs w:val="20"/>
              </w:rPr>
              <w:t xml:space="preserve"> et a</w:t>
            </w:r>
            <w:r w:rsidR="006E1088" w:rsidRPr="00057758">
              <w:rPr>
                <w:sz w:val="20"/>
                <w:szCs w:val="20"/>
              </w:rPr>
              <w:t>l.</w:t>
            </w:r>
          </w:p>
          <w:p w14:paraId="0604EC46" w14:textId="712943BC" w:rsidR="00FB6AB7" w:rsidRPr="00057758" w:rsidRDefault="006E1088" w:rsidP="00FB6AB7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(</w:t>
            </w:r>
            <w:r w:rsidR="00FB6AB7" w:rsidRPr="00057758">
              <w:rPr>
                <w:sz w:val="20"/>
                <w:szCs w:val="20"/>
              </w:rPr>
              <w:t>2019</w:t>
            </w:r>
            <w:r w:rsidRPr="00057758">
              <w:rPr>
                <w:sz w:val="20"/>
                <w:szCs w:val="20"/>
              </w:rPr>
              <w:t>)</w:t>
            </w:r>
            <w:r w:rsidR="00FB6AB7" w:rsidRPr="00057758">
              <w:rPr>
                <w:sz w:val="20"/>
                <w:szCs w:val="20"/>
              </w:rPr>
              <w:fldChar w:fldCharType="begin">
                <w:fldData xml:space="preserve">PEVuZE5vdGU+PENpdGU+PEF1dGhvcj5PeWt1IE1lbWlzPC9BdXRob3I+PFllYXI+MjAxOTwvWWVh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PeWt1IE1lbWlzPC9BdXRob3I+PFllYXI+MjAxOTwvWWVh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FB6AB7" w:rsidRPr="00057758">
              <w:rPr>
                <w:sz w:val="20"/>
                <w:szCs w:val="20"/>
              </w:rPr>
            </w:r>
            <w:r w:rsidR="00FB6AB7"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8)</w:t>
            </w:r>
            <w:r w:rsidR="00FB6AB7"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00F2D547" w14:textId="74DEA274" w:rsidR="000771B6" w:rsidRPr="00057758" w:rsidRDefault="000771B6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urkey </w:t>
            </w:r>
          </w:p>
          <w:p w14:paraId="762AECE2" w14:textId="77777777" w:rsidR="000771B6" w:rsidRPr="00057758" w:rsidRDefault="000771B6" w:rsidP="00961F5E">
            <w:pPr>
              <w:rPr>
                <w:sz w:val="20"/>
                <w:szCs w:val="20"/>
              </w:rPr>
            </w:pPr>
          </w:p>
          <w:p w14:paraId="77AD18F3" w14:textId="3E3B387C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OCD adolescent </w:t>
            </w:r>
            <w:r w:rsidR="00152220" w:rsidRPr="00057758">
              <w:rPr>
                <w:sz w:val="20"/>
                <w:szCs w:val="20"/>
              </w:rPr>
              <w:t>sample</w:t>
            </w:r>
            <w:r w:rsidRPr="00057758">
              <w:rPr>
                <w:sz w:val="20"/>
                <w:szCs w:val="20"/>
              </w:rPr>
              <w:t xml:space="preserve"> diagnosed according to DSM -IV</w:t>
            </w:r>
            <w:r w:rsidR="00152220" w:rsidRPr="00057758">
              <w:rPr>
                <w:sz w:val="20"/>
                <w:szCs w:val="20"/>
              </w:rPr>
              <w:t xml:space="preserve"> criteria-</w:t>
            </w:r>
            <w:r w:rsidRPr="00057758">
              <w:rPr>
                <w:sz w:val="20"/>
                <w:szCs w:val="20"/>
              </w:rPr>
              <w:t xml:space="preserve"> n=29</w:t>
            </w:r>
          </w:p>
          <w:p w14:paraId="46A30CD3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782FDFE1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 n =15 (51.7%)</w:t>
            </w:r>
          </w:p>
          <w:p w14:paraId="5FACA3C9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n=14 (48.3%)</w:t>
            </w:r>
          </w:p>
          <w:p w14:paraId="7D144955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E4E30A0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8AC2F95" w14:textId="6F1920AD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mparison -</w:t>
            </w:r>
            <w:r w:rsidR="00152220" w:rsidRPr="00057758">
              <w:rPr>
                <w:sz w:val="20"/>
                <w:szCs w:val="20"/>
              </w:rPr>
              <w:t xml:space="preserve">Adult </w:t>
            </w:r>
            <w:r w:rsidRPr="00057758">
              <w:rPr>
                <w:sz w:val="20"/>
                <w:szCs w:val="20"/>
              </w:rPr>
              <w:t>OCD</w:t>
            </w:r>
            <w:r w:rsidR="00152220" w:rsidRPr="00057758">
              <w:rPr>
                <w:sz w:val="20"/>
                <w:szCs w:val="20"/>
              </w:rPr>
              <w:t xml:space="preserve"> sample diagnosed</w:t>
            </w:r>
            <w:r w:rsidRPr="00057758">
              <w:rPr>
                <w:sz w:val="20"/>
                <w:szCs w:val="20"/>
              </w:rPr>
              <w:t xml:space="preserve"> according to DSM -IV </w:t>
            </w:r>
            <w:r w:rsidR="00152220" w:rsidRPr="00057758">
              <w:rPr>
                <w:sz w:val="20"/>
                <w:szCs w:val="20"/>
              </w:rPr>
              <w:t>criteria-</w:t>
            </w:r>
            <w:r w:rsidRPr="00057758">
              <w:rPr>
                <w:sz w:val="20"/>
                <w:szCs w:val="20"/>
              </w:rPr>
              <w:t xml:space="preserve"> n= 45</w:t>
            </w:r>
          </w:p>
          <w:p w14:paraId="30AA4F95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5E8EE68" w14:textId="10BBC28D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540ECF5E" w14:textId="35BAD6BD" w:rsidR="00961F5E" w:rsidRPr="00057758" w:rsidRDefault="00466694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Total OCD Sample </w:t>
            </w:r>
            <w:r w:rsidR="00961F5E" w:rsidRPr="00057758">
              <w:rPr>
                <w:sz w:val="20"/>
                <w:szCs w:val="20"/>
              </w:rPr>
              <w:t xml:space="preserve">Mean </w:t>
            </w:r>
            <w:r w:rsidRPr="00057758">
              <w:rPr>
                <w:sz w:val="20"/>
                <w:szCs w:val="20"/>
              </w:rPr>
              <w:t>A</w:t>
            </w:r>
            <w:r w:rsidR="00961F5E" w:rsidRPr="00057758">
              <w:rPr>
                <w:sz w:val="20"/>
                <w:szCs w:val="20"/>
              </w:rPr>
              <w:t>ge= 14.5, SD=2.1</w:t>
            </w:r>
          </w:p>
        </w:tc>
        <w:tc>
          <w:tcPr>
            <w:tcW w:w="1559" w:type="dxa"/>
          </w:tcPr>
          <w:p w14:paraId="249B7808" w14:textId="0E7F158F" w:rsidR="008708C9" w:rsidRPr="00057758" w:rsidRDefault="008708C9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Q</w:t>
            </w:r>
          </w:p>
          <w:p w14:paraId="39253181" w14:textId="268A5995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  <w:r w:rsidRPr="00057758">
              <w:rPr>
                <w:sz w:val="20"/>
                <w:szCs w:val="20"/>
              </w:rPr>
              <w:br/>
              <w:t>Y-BOCS</w:t>
            </w:r>
          </w:p>
          <w:p w14:paraId="57361CD8" w14:textId="2150744C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1F71958A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ean AQ total score in adolescent OCD group=19.1, SD=5.9</w:t>
            </w:r>
          </w:p>
          <w:p w14:paraId="63828B60" w14:textId="2CA4086E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2229BD37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Mean social skills subscale score in adolescent OCD group = 3.6 SD=1.8</w:t>
            </w:r>
          </w:p>
          <w:p w14:paraId="364CAA91" w14:textId="6EC239CF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3638505F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Mean attention shifting subscale score in adolescent OCD group = 4.4 SD=1.9</w:t>
            </w:r>
          </w:p>
          <w:p w14:paraId="2970223B" w14:textId="62905453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4DDE037B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Mean attention to detail subscale score in adolescent OCD group = 4.8 SD=2.3</w:t>
            </w:r>
          </w:p>
          <w:p w14:paraId="59385B8D" w14:textId="3A21BABA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---------------------------------------</w:t>
            </w:r>
          </w:p>
          <w:p w14:paraId="621D1034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lastRenderedPageBreak/>
              <w:t>Mean communication subscale score in adolescent OCD group = 2.6 SD=2.1</w:t>
            </w:r>
          </w:p>
          <w:p w14:paraId="10038EE2" w14:textId="10F36BED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738D2E78" w14:textId="77777777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Mean imagination subscale score in adolescent OCD group=3.5, SD=1.9</w:t>
            </w:r>
          </w:p>
          <w:p w14:paraId="51FD6030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0A3C9E8B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Spearman correlation </w:t>
            </w:r>
            <w:proofErr w:type="gramStart"/>
            <w:r w:rsidRPr="00057758">
              <w:rPr>
                <w:sz w:val="20"/>
                <w:szCs w:val="20"/>
              </w:rPr>
              <w:t>used</w:t>
            </w:r>
            <w:proofErr w:type="gramEnd"/>
          </w:p>
          <w:p w14:paraId="529AF22B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1D4933E4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rrelation between AQ total and CYBOCS total score r=0.17- p&gt;0.05.- not statistically significant</w:t>
            </w:r>
          </w:p>
          <w:p w14:paraId="1C586442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60AF4D2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rrelation between Communication subscale score on AQ and total obsession score r=0.48 p=0.007 – statistically significant.</w:t>
            </w:r>
          </w:p>
          <w:p w14:paraId="6D5EE2A5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6C29C348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orrelation between Communication subscale </w:t>
            </w:r>
            <w:r w:rsidRPr="00057758">
              <w:rPr>
                <w:sz w:val="20"/>
                <w:szCs w:val="20"/>
              </w:rPr>
              <w:lastRenderedPageBreak/>
              <w:t>score on AQ and total compulsion score r=0.40 p=0.02 – statistically significant.</w:t>
            </w:r>
          </w:p>
          <w:p w14:paraId="19359E5D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005FE37D" w14:textId="39091D58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rrelation between Communication subscale score on AQ and CY-BOCS total score r=0.15 p&gt;0.05 not statistically significant.</w:t>
            </w:r>
          </w:p>
        </w:tc>
        <w:tc>
          <w:tcPr>
            <w:tcW w:w="1423" w:type="dxa"/>
          </w:tcPr>
          <w:p w14:paraId="79A6E1E9" w14:textId="2DB77E5B" w:rsidR="00961F5E" w:rsidRPr="00057758" w:rsidRDefault="00961F5E" w:rsidP="00961F5E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Not reported on</w:t>
            </w:r>
          </w:p>
        </w:tc>
        <w:tc>
          <w:tcPr>
            <w:tcW w:w="1707" w:type="dxa"/>
          </w:tcPr>
          <w:p w14:paraId="7377242D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he main purpose of the study is to compare adolescent onset OCD with </w:t>
            </w:r>
            <w:proofErr w:type="gramStart"/>
            <w:r w:rsidRPr="00057758">
              <w:rPr>
                <w:sz w:val="20"/>
                <w:szCs w:val="20"/>
              </w:rPr>
              <w:t>adult onset</w:t>
            </w:r>
            <w:proofErr w:type="gramEnd"/>
            <w:r w:rsidRPr="00057758">
              <w:rPr>
                <w:sz w:val="20"/>
                <w:szCs w:val="20"/>
              </w:rPr>
              <w:t xml:space="preserve"> OCD in terms of subthreshold autistic traits.</w:t>
            </w:r>
          </w:p>
          <w:p w14:paraId="3CB3B840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55B04A49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s – the small sample size may prevent generalisation of the findings.</w:t>
            </w:r>
          </w:p>
          <w:p w14:paraId="671EC6F5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22C3892F" w14:textId="77777777" w:rsidR="00961F5E" w:rsidRPr="00057758" w:rsidRDefault="00961F5E" w:rsidP="00961F5E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A high proportion of both samples </w:t>
            </w:r>
            <w:r w:rsidRPr="00057758">
              <w:rPr>
                <w:sz w:val="20"/>
                <w:szCs w:val="20"/>
              </w:rPr>
              <w:lastRenderedPageBreak/>
              <w:t>were taking antidepressant medication at the time of assessment.</w:t>
            </w:r>
          </w:p>
          <w:p w14:paraId="4272A44B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4315B161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  <w:p w14:paraId="1235ADFF" w14:textId="77777777" w:rsidR="00961F5E" w:rsidRPr="00057758" w:rsidRDefault="00961F5E" w:rsidP="00961F5E">
            <w:pPr>
              <w:rPr>
                <w:sz w:val="20"/>
                <w:szCs w:val="20"/>
              </w:rPr>
            </w:pPr>
          </w:p>
        </w:tc>
      </w:tr>
      <w:tr w:rsidR="00CE39F2" w:rsidRPr="00057758" w14:paraId="0348A370" w14:textId="77777777" w:rsidTr="008708C9">
        <w:trPr>
          <w:trHeight w:val="343"/>
        </w:trPr>
        <w:tc>
          <w:tcPr>
            <w:tcW w:w="1555" w:type="dxa"/>
          </w:tcPr>
          <w:p w14:paraId="14357BCE" w14:textId="3D616648" w:rsidR="00CE39F2" w:rsidRPr="00057758" w:rsidRDefault="00CE39F2" w:rsidP="006E1088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Onat</w:t>
            </w:r>
            <w:proofErr w:type="spellEnd"/>
            <w:r>
              <w:rPr>
                <w:sz w:val="20"/>
                <w:szCs w:val="20"/>
              </w:rPr>
              <w:t xml:space="preserve"> et al. (2019)</w: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PbmF0PC9BdXRob3I+PFllYXI+MjAyNTwvWWVhcj48UmVj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PbmF0PC9BdXRob3I+PFllYXI+MjAyNTwvWWVhcj48UmVj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19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3D536991" w14:textId="636B8CF4" w:rsidR="00571128" w:rsidRDefault="00571128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urkey</w:t>
            </w:r>
          </w:p>
          <w:p w14:paraId="402AB9D9" w14:textId="77777777" w:rsidR="00571128" w:rsidRDefault="00571128" w:rsidP="00961F5E">
            <w:pPr>
              <w:rPr>
                <w:sz w:val="20"/>
                <w:szCs w:val="20"/>
              </w:rPr>
            </w:pPr>
          </w:p>
          <w:p w14:paraId="37D1B2EC" w14:textId="714D4B6C" w:rsidR="00CE39F2" w:rsidRDefault="00CE39F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diagnosed according to DSM-5 criteria n=33</w:t>
            </w:r>
          </w:p>
          <w:p w14:paraId="0BA567BC" w14:textId="77777777" w:rsidR="00CE39F2" w:rsidRDefault="00CE39F2" w:rsidP="00961F5E">
            <w:pPr>
              <w:rPr>
                <w:sz w:val="20"/>
                <w:szCs w:val="20"/>
              </w:rPr>
            </w:pPr>
          </w:p>
          <w:p w14:paraId="231515FA" w14:textId="5DFBB0D3" w:rsidR="00CE39F2" w:rsidRDefault="00CE39F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e OCD sample –n= 10 (30.3%)</w:t>
            </w:r>
          </w:p>
          <w:p w14:paraId="2486D565" w14:textId="77777777" w:rsidR="00CE39F2" w:rsidRDefault="00CE39F2" w:rsidP="00961F5E">
            <w:pPr>
              <w:rPr>
                <w:sz w:val="20"/>
                <w:szCs w:val="20"/>
              </w:rPr>
            </w:pPr>
          </w:p>
          <w:p w14:paraId="78640909" w14:textId="5A8D25D3" w:rsidR="00CE39F2" w:rsidRDefault="00CE39F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emale OCD </w:t>
            </w:r>
            <w:proofErr w:type="spellStart"/>
            <w:r>
              <w:rPr>
                <w:sz w:val="20"/>
                <w:szCs w:val="20"/>
              </w:rPr>
              <w:t>samoke</w:t>
            </w:r>
            <w:proofErr w:type="spellEnd"/>
            <w:r>
              <w:rPr>
                <w:sz w:val="20"/>
                <w:szCs w:val="20"/>
              </w:rPr>
              <w:t xml:space="preserve"> – n=23 (69.7%)</w:t>
            </w:r>
          </w:p>
          <w:p w14:paraId="1563FBA3" w14:textId="77777777" w:rsidR="00CE39F2" w:rsidRDefault="00CE39F2" w:rsidP="00961F5E">
            <w:pPr>
              <w:rPr>
                <w:sz w:val="20"/>
                <w:szCs w:val="20"/>
              </w:rPr>
            </w:pPr>
          </w:p>
          <w:p w14:paraId="06211419" w14:textId="77777777" w:rsidR="00CE39F2" w:rsidRDefault="00CE39F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Healthy Control Group n=35</w:t>
            </w:r>
          </w:p>
          <w:p w14:paraId="08430EF1" w14:textId="77777777" w:rsidR="00CE39F2" w:rsidRDefault="00CE39F2" w:rsidP="00961F5E">
            <w:pPr>
              <w:rPr>
                <w:sz w:val="20"/>
                <w:szCs w:val="20"/>
              </w:rPr>
            </w:pPr>
          </w:p>
          <w:p w14:paraId="0E624211" w14:textId="77777777" w:rsidR="00CE39F2" w:rsidRDefault="00CE39F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ale </w:t>
            </w:r>
            <w:proofErr w:type="spellStart"/>
            <w:r>
              <w:rPr>
                <w:sz w:val="20"/>
                <w:szCs w:val="20"/>
              </w:rPr>
              <w:t>Helathy</w:t>
            </w:r>
            <w:proofErr w:type="spellEnd"/>
            <w:r>
              <w:rPr>
                <w:sz w:val="20"/>
                <w:szCs w:val="20"/>
              </w:rPr>
              <w:t xml:space="preserve"> Control Group – n=15 (42.9%)</w:t>
            </w:r>
          </w:p>
          <w:p w14:paraId="46B2EFCC" w14:textId="77777777" w:rsidR="00CE39F2" w:rsidRDefault="00CE39F2" w:rsidP="00961F5E">
            <w:pPr>
              <w:rPr>
                <w:sz w:val="20"/>
                <w:szCs w:val="20"/>
              </w:rPr>
            </w:pPr>
          </w:p>
          <w:p w14:paraId="27404EA6" w14:textId="77777777" w:rsidR="00CE39F2" w:rsidRDefault="00CE39F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emale Healthy Control Group – n=</w:t>
            </w:r>
            <w:r w:rsidR="00B94FA0">
              <w:rPr>
                <w:sz w:val="20"/>
                <w:szCs w:val="20"/>
              </w:rPr>
              <w:t>20 (57.1%)</w:t>
            </w:r>
          </w:p>
          <w:p w14:paraId="09A7E478" w14:textId="77777777" w:rsidR="00BA501F" w:rsidRDefault="00BA501F" w:rsidP="00961F5E">
            <w:pPr>
              <w:rPr>
                <w:sz w:val="20"/>
                <w:szCs w:val="20"/>
              </w:rPr>
            </w:pPr>
          </w:p>
          <w:p w14:paraId="62DB47AE" w14:textId="4D85028E" w:rsidR="00BA501F" w:rsidRPr="00057758" w:rsidRDefault="00E0403B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4118B583" w14:textId="2B15FC10" w:rsidR="00CE39F2" w:rsidRDefault="00B94FA0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me</w:t>
            </w:r>
            <w:r w:rsidR="00F504C4">
              <w:rPr>
                <w:sz w:val="20"/>
                <w:szCs w:val="20"/>
              </w:rPr>
              <w:t>dian</w:t>
            </w:r>
            <w:r>
              <w:rPr>
                <w:sz w:val="20"/>
                <w:szCs w:val="20"/>
              </w:rPr>
              <w:t xml:space="preserve"> age =15 (IQR 3.63)</w:t>
            </w:r>
          </w:p>
          <w:p w14:paraId="29FA1EC0" w14:textId="77777777" w:rsidR="00B94FA0" w:rsidRDefault="00B94FA0" w:rsidP="00961F5E">
            <w:pPr>
              <w:rPr>
                <w:sz w:val="20"/>
                <w:szCs w:val="20"/>
              </w:rPr>
            </w:pPr>
          </w:p>
          <w:p w14:paraId="1159C0BF" w14:textId="66358953" w:rsidR="00B94FA0" w:rsidRPr="00057758" w:rsidRDefault="00B94FA0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otal Healthy Control Sample </w:t>
            </w:r>
            <w:proofErr w:type="spellStart"/>
            <w:r>
              <w:rPr>
                <w:sz w:val="20"/>
                <w:szCs w:val="20"/>
              </w:rPr>
              <w:t>Me</w:t>
            </w:r>
            <w:r w:rsidR="00F504C4">
              <w:rPr>
                <w:sz w:val="20"/>
                <w:szCs w:val="20"/>
              </w:rPr>
              <w:t>sian</w:t>
            </w:r>
            <w:proofErr w:type="spellEnd"/>
            <w:r>
              <w:rPr>
                <w:sz w:val="20"/>
                <w:szCs w:val="20"/>
              </w:rPr>
              <w:t xml:space="preserve"> Age =16 (IQR 3)</w:t>
            </w:r>
          </w:p>
        </w:tc>
        <w:tc>
          <w:tcPr>
            <w:tcW w:w="1559" w:type="dxa"/>
          </w:tcPr>
          <w:p w14:paraId="088E165D" w14:textId="7AFFC038" w:rsidR="00CE39F2" w:rsidRDefault="00CE39F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Q-Adolescent</w:t>
            </w:r>
          </w:p>
          <w:p w14:paraId="408994FC" w14:textId="77777777" w:rsidR="00CE39F2" w:rsidRDefault="00CE39F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-BOCS</w:t>
            </w:r>
          </w:p>
          <w:p w14:paraId="3B440D65" w14:textId="40A9236D" w:rsidR="00CE39F2" w:rsidRPr="00057758" w:rsidRDefault="00CE39F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GI</w:t>
            </w:r>
          </w:p>
        </w:tc>
        <w:tc>
          <w:tcPr>
            <w:tcW w:w="2835" w:type="dxa"/>
          </w:tcPr>
          <w:p w14:paraId="25002232" w14:textId="5AB8881C" w:rsidR="00CE39F2" w:rsidRDefault="00B94FA0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</w:t>
            </w:r>
            <w:r w:rsidR="00907F97">
              <w:rPr>
                <w:sz w:val="20"/>
                <w:szCs w:val="20"/>
              </w:rPr>
              <w:t>dian</w:t>
            </w:r>
            <w:r>
              <w:rPr>
                <w:sz w:val="20"/>
                <w:szCs w:val="20"/>
              </w:rPr>
              <w:t xml:space="preserve"> Total AQ Adolescent total score in OCD sample =20.0 IQR=7.0</w:t>
            </w:r>
          </w:p>
          <w:p w14:paraId="754F003D" w14:textId="77777777" w:rsidR="00B94FA0" w:rsidRDefault="00B94FA0" w:rsidP="00961F5E">
            <w:pPr>
              <w:rPr>
                <w:sz w:val="20"/>
                <w:szCs w:val="20"/>
              </w:rPr>
            </w:pPr>
          </w:p>
          <w:p w14:paraId="3CC2A366" w14:textId="32DBBDD6" w:rsidR="00B94FA0" w:rsidRPr="00057758" w:rsidRDefault="00B94FA0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</w:t>
            </w:r>
            <w:r w:rsidR="00907F97">
              <w:rPr>
                <w:sz w:val="20"/>
                <w:szCs w:val="20"/>
              </w:rPr>
              <w:t>dian</w:t>
            </w:r>
            <w:r>
              <w:rPr>
                <w:sz w:val="20"/>
                <w:szCs w:val="20"/>
              </w:rPr>
              <w:t xml:space="preserve"> Total AQ Adolescent total score in healthy control group =</w:t>
            </w:r>
            <w:r w:rsidR="00630187">
              <w:rPr>
                <w:sz w:val="20"/>
                <w:szCs w:val="20"/>
              </w:rPr>
              <w:t>15.0 (IQR 14.0)</w:t>
            </w:r>
          </w:p>
        </w:tc>
        <w:tc>
          <w:tcPr>
            <w:tcW w:w="2268" w:type="dxa"/>
          </w:tcPr>
          <w:p w14:paraId="20DACA85" w14:textId="7456BC9F" w:rsidR="00630187" w:rsidRPr="00630187" w:rsidRDefault="00630187" w:rsidP="0063018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Pr="00630187">
              <w:rPr>
                <w:sz w:val="20"/>
                <w:szCs w:val="20"/>
              </w:rPr>
              <w:t>ignificant positive correlation between the</w:t>
            </w:r>
          </w:p>
          <w:p w14:paraId="29B180D6" w14:textId="77777777" w:rsidR="00CE39F2" w:rsidRDefault="00630187" w:rsidP="00630187">
            <w:pPr>
              <w:rPr>
                <w:sz w:val="20"/>
                <w:szCs w:val="20"/>
              </w:rPr>
            </w:pPr>
            <w:r w:rsidRPr="00630187">
              <w:rPr>
                <w:sz w:val="20"/>
                <w:szCs w:val="20"/>
              </w:rPr>
              <w:t>CY-BOCS total score and the AQ-Adolescent total score</w:t>
            </w:r>
            <w:r>
              <w:rPr>
                <w:sz w:val="20"/>
                <w:szCs w:val="20"/>
              </w:rPr>
              <w:t xml:space="preserve"> (p=0.28) </w:t>
            </w:r>
            <w:r w:rsidR="00FB191D">
              <w:rPr>
                <w:sz w:val="20"/>
                <w:szCs w:val="20"/>
              </w:rPr>
              <w:t xml:space="preserve">p&lt;0.05 </w:t>
            </w:r>
            <w:r>
              <w:rPr>
                <w:sz w:val="20"/>
                <w:szCs w:val="20"/>
              </w:rPr>
              <w:t>in the OCD group</w:t>
            </w:r>
            <w:r w:rsidR="00FB191D">
              <w:rPr>
                <w:sz w:val="20"/>
                <w:szCs w:val="20"/>
              </w:rPr>
              <w:t xml:space="preserve"> using Spearman’s correlation.</w:t>
            </w:r>
          </w:p>
          <w:p w14:paraId="6C28B0D3" w14:textId="77777777" w:rsidR="003951C9" w:rsidRDefault="003951C9" w:rsidP="00630187">
            <w:pPr>
              <w:rPr>
                <w:sz w:val="20"/>
                <w:szCs w:val="20"/>
              </w:rPr>
            </w:pPr>
          </w:p>
          <w:p w14:paraId="5416A3EF" w14:textId="77777777" w:rsidR="003951C9" w:rsidRDefault="003951C9" w:rsidP="0063018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ble also appears that r=.423 p&lt;0.05</w:t>
            </w:r>
          </w:p>
          <w:p w14:paraId="0CC2D8BA" w14:textId="77777777" w:rsidR="003951C9" w:rsidRDefault="003951C9" w:rsidP="00630187">
            <w:pPr>
              <w:rPr>
                <w:sz w:val="20"/>
                <w:szCs w:val="20"/>
              </w:rPr>
            </w:pPr>
          </w:p>
          <w:p w14:paraId="12035361" w14:textId="5E4BC07B" w:rsidR="003951C9" w:rsidRPr="00057758" w:rsidRDefault="003951C9" w:rsidP="00630187">
            <w:pPr>
              <w:rPr>
                <w:sz w:val="20"/>
                <w:szCs w:val="20"/>
              </w:rPr>
            </w:pPr>
          </w:p>
        </w:tc>
        <w:tc>
          <w:tcPr>
            <w:tcW w:w="1423" w:type="dxa"/>
          </w:tcPr>
          <w:p w14:paraId="2A98D191" w14:textId="77777777" w:rsidR="00CE39F2" w:rsidRDefault="00907F97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CD sample CGI-S median score =5.0 IQR=1.0.</w:t>
            </w:r>
          </w:p>
          <w:p w14:paraId="3D4CD813" w14:textId="77777777" w:rsidR="00907F97" w:rsidRDefault="00907F97" w:rsidP="00961F5E">
            <w:pPr>
              <w:rPr>
                <w:sz w:val="20"/>
                <w:szCs w:val="20"/>
              </w:rPr>
            </w:pPr>
          </w:p>
          <w:p w14:paraId="24A2631E" w14:textId="3DA5E497" w:rsidR="00907F97" w:rsidRPr="00057758" w:rsidRDefault="005F7B22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Q total score median 20.0 IQR 7.0</w:t>
            </w:r>
          </w:p>
        </w:tc>
        <w:tc>
          <w:tcPr>
            <w:tcW w:w="1707" w:type="dxa"/>
          </w:tcPr>
          <w:p w14:paraId="04C13631" w14:textId="0C7C4B5C" w:rsidR="00CE39F2" w:rsidRPr="00057758" w:rsidRDefault="003951C9" w:rsidP="00961F5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is study also compares AQ-adolescent scores between an OCD group and trichotillomania group, correlations between CY_BOCS, AQ and RBS-R scores in an OCD group and correlations between CGI-S, AQ scores and RBS-R scores in a trichotillomania sample.  </w:t>
            </w:r>
          </w:p>
        </w:tc>
      </w:tr>
      <w:tr w:rsidR="00D871ED" w:rsidRPr="00057758" w14:paraId="0F6C860F" w14:textId="77777777" w:rsidTr="008708C9">
        <w:trPr>
          <w:trHeight w:val="343"/>
        </w:trPr>
        <w:tc>
          <w:tcPr>
            <w:tcW w:w="1555" w:type="dxa"/>
          </w:tcPr>
          <w:p w14:paraId="285E1E57" w14:textId="267D3784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Ozyurt et al.</w:t>
            </w:r>
            <w:r w:rsidR="006E1088" w:rsidRPr="00057758">
              <w:rPr>
                <w:sz w:val="20"/>
                <w:szCs w:val="20"/>
              </w:rPr>
              <w:t xml:space="preserve"> (</w:t>
            </w:r>
            <w:r w:rsidRPr="00057758">
              <w:rPr>
                <w:sz w:val="20"/>
                <w:szCs w:val="20"/>
              </w:rPr>
              <w:t>2018</w:t>
            </w:r>
            <w:r w:rsidR="006E1088" w:rsidRPr="00057758">
              <w:rPr>
                <w:sz w:val="20"/>
                <w:szCs w:val="20"/>
              </w:rPr>
              <w:t>)</w:t>
            </w:r>
            <w:r w:rsidRPr="00057758">
              <w:rPr>
                <w:sz w:val="20"/>
                <w:szCs w:val="20"/>
              </w:rPr>
              <w:fldChar w:fldCharType="begin"/>
            </w:r>
            <w:r w:rsidR="000D024A">
              <w:rPr>
                <w:sz w:val="20"/>
                <w:szCs w:val="20"/>
              </w:rPr>
              <w:instrText xml:space="preserve"> ADDIN EN.CITE &lt;EndNote&gt;&lt;Cite&gt;&lt;Author&gt;Özyurt&lt;/Author&gt;&lt;Year&gt;2018&lt;/Year&gt;&lt;RecNum&gt;227&lt;/RecNum&gt;&lt;DisplayText&gt;(20)&lt;/DisplayText&gt;&lt;record&gt;&lt;rec-number&gt;227&lt;/rec-number&gt;&lt;foreign-keys&gt;&lt;key app="EN" db-id="ztvde52fa5r2voeew2apwpvfzfp0zx5sxeex" timestamp="1633280688" guid="b085c55c-06b4-4b4f-b918-501cfca67408"&gt;227&lt;/key&gt;&lt;/foreign-keys&gt;&lt;ref-type name="Journal Article"&gt;17&lt;/ref-type&gt;&lt;contributors&gt;&lt;authors&gt;&lt;author&gt;Özyurt, G.&lt;/author&gt;&lt;author&gt;Beşiroğlu, L.&lt;/author&gt;&lt;/authors&gt;&lt;/contributors&gt;&lt;auth-address&gt;Department of Child Psychiatry, Nevşehir State Hospital, Nevşehir, Turkey.&amp;#xD;Department of Psychiatry, Katip Çelebi University Medical Faculty, İzmir, Turkey.&lt;/auth-address&gt;&lt;titles&gt;&lt;title&gt;Autism Spectrum Symptoms in Children and Adolescents with Obsessive Compulsive Disorder and Their Mothers&lt;/title&gt;&lt;secondary-title&gt;Noro Psikiyatr Ars&lt;/secondary-title&gt;&lt;/titles&gt;&lt;periodical&gt;&lt;full-title&gt;Noro Psikiyatr Ars&lt;/full-title&gt;&lt;/periodical&gt;&lt;pages&gt;40-48&lt;/pages&gt;&lt;volume&gt;55&lt;/volume&gt;&lt;number&gt;1&lt;/number&gt;&lt;edition&gt;2018/07/26&lt;/edition&gt;&lt;keywords&gt;&lt;keyword&gt;Autism spectrum disorder&lt;/keyword&gt;&lt;keyword&gt;broad autism phenotype&lt;/keyword&gt;&lt;keyword&gt;obsessive compulsive disorder&lt;/keyword&gt;&lt;/keywords&gt;&lt;dates&gt;&lt;year&gt;2018&lt;/year&gt;&lt;pub-dates&gt;&lt;date&gt;Mar&lt;/date&gt;&lt;/pub-dates&gt;&lt;/dates&gt;&lt;isbn&gt;1300-0667 (Print)&amp;#xD;1300-0667&lt;/isbn&gt;&lt;accession-num&gt;30042640&lt;/accession-num&gt;&lt;urls&gt;&lt;/urls&gt;&lt;custom2&gt;PMC6045800&lt;/custom2&gt;&lt;electronic-resource-num&gt;10.29399/npa.18138&lt;/electronic-resource-num&gt;&lt;remote-database-provider&gt;NLM&lt;/remote-database-provider&gt;&lt;language&gt;eng&lt;/language&gt;&lt;/record&gt;&lt;/Cite&gt;&lt;/EndNote&gt;</w:instrText>
            </w:r>
            <w:r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0)</w:t>
            </w:r>
            <w:r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79B52EAB" w14:textId="2C617D7D" w:rsidR="000771B6" w:rsidRPr="00057758" w:rsidRDefault="000771B6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urkey</w:t>
            </w:r>
          </w:p>
          <w:p w14:paraId="36A4DB69" w14:textId="77777777" w:rsidR="000771B6" w:rsidRPr="00057758" w:rsidRDefault="000771B6" w:rsidP="00D871ED">
            <w:pPr>
              <w:rPr>
                <w:sz w:val="20"/>
                <w:szCs w:val="20"/>
              </w:rPr>
            </w:pPr>
          </w:p>
          <w:p w14:paraId="748D55D8" w14:textId="67CE8AF1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OCD </w:t>
            </w:r>
            <w:r w:rsidR="00152220" w:rsidRPr="00057758">
              <w:rPr>
                <w:sz w:val="20"/>
                <w:szCs w:val="20"/>
              </w:rPr>
              <w:t>sample</w:t>
            </w:r>
            <w:r w:rsidRPr="00057758">
              <w:rPr>
                <w:sz w:val="20"/>
                <w:szCs w:val="20"/>
              </w:rPr>
              <w:t xml:space="preserve"> diagnosed according to DSM-V</w:t>
            </w:r>
            <w:r w:rsidR="00152220" w:rsidRPr="00057758">
              <w:rPr>
                <w:sz w:val="20"/>
                <w:szCs w:val="20"/>
              </w:rPr>
              <w:t xml:space="preserve"> criteria</w:t>
            </w:r>
            <w:r w:rsidRPr="00057758">
              <w:rPr>
                <w:sz w:val="20"/>
                <w:szCs w:val="20"/>
              </w:rPr>
              <w:t>- n=38</w:t>
            </w:r>
          </w:p>
          <w:p w14:paraId="6D234331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7CD59539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 n=23 (60.5%)</w:t>
            </w:r>
          </w:p>
          <w:p w14:paraId="28CAB79A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 n =15 (39.5%)</w:t>
            </w:r>
          </w:p>
          <w:p w14:paraId="03F24738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00A2F2A2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0642E8AD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ge and gender matched control group - n= 39</w:t>
            </w:r>
          </w:p>
          <w:p w14:paraId="4FE4F4B0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3DBEACE6" w14:textId="1D8BDFFC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56FBBD5C" w14:textId="2D6E9894" w:rsidR="00D871ED" w:rsidRPr="00057758" w:rsidRDefault="00466694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Sample </w:t>
            </w:r>
            <w:r w:rsidR="00D871ED" w:rsidRPr="00057758">
              <w:rPr>
                <w:sz w:val="20"/>
                <w:szCs w:val="20"/>
              </w:rPr>
              <w:t xml:space="preserve">Mean </w:t>
            </w:r>
            <w:r w:rsidRPr="00057758">
              <w:rPr>
                <w:sz w:val="20"/>
                <w:szCs w:val="20"/>
              </w:rPr>
              <w:t>A</w:t>
            </w:r>
            <w:r w:rsidR="00D871ED" w:rsidRPr="00057758">
              <w:rPr>
                <w:sz w:val="20"/>
                <w:szCs w:val="20"/>
              </w:rPr>
              <w:t>ge = 12.37, SD=2.77</w:t>
            </w:r>
          </w:p>
        </w:tc>
        <w:tc>
          <w:tcPr>
            <w:tcW w:w="1559" w:type="dxa"/>
          </w:tcPr>
          <w:p w14:paraId="68440F29" w14:textId="43CCAC58" w:rsidR="008708C9" w:rsidRPr="00057758" w:rsidRDefault="008708C9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CQ</w:t>
            </w:r>
          </w:p>
          <w:p w14:paraId="284CFF19" w14:textId="3C6ACCEA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  <w:p w14:paraId="129C490B" w14:textId="77777777" w:rsidR="00D871ED" w:rsidRPr="00057758" w:rsidRDefault="00D871ED" w:rsidP="008708C9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521821E6" w14:textId="2B558A3A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ean total SCQ score in OCD group = 6.92 SD = 3.89</w:t>
            </w:r>
            <w:r w:rsidR="00F07186" w:rsidRPr="00057758">
              <w:rPr>
                <w:sz w:val="20"/>
                <w:szCs w:val="20"/>
              </w:rPr>
              <w:t>, n=38</w:t>
            </w:r>
          </w:p>
          <w:p w14:paraId="02D9627B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68A3A7B4" w14:textId="5A4D5E3B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ean total SCQ score in control group=4.41SD=3.63</w:t>
            </w:r>
            <w:r w:rsidR="00F07186" w:rsidRPr="00057758">
              <w:rPr>
                <w:sz w:val="20"/>
                <w:szCs w:val="20"/>
              </w:rPr>
              <w:t>, n=39</w:t>
            </w:r>
          </w:p>
          <w:p w14:paraId="696585DF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76CDB8EA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mpared by Mann Whitney U</w:t>
            </w:r>
          </w:p>
          <w:p w14:paraId="4D3BE158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Z= -2.872</w:t>
            </w:r>
          </w:p>
          <w:p w14:paraId="0D40BC06" w14:textId="77777777" w:rsidR="00D871ED" w:rsidRPr="00057758" w:rsidRDefault="00D871ED" w:rsidP="00D871ED">
            <w:pPr>
              <w:pBdr>
                <w:bottom w:val="single" w:sz="6" w:space="1" w:color="auto"/>
              </w:pBd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P=0.004</w:t>
            </w:r>
          </w:p>
          <w:p w14:paraId="0779D77F" w14:textId="77777777" w:rsidR="00D871ED" w:rsidRPr="00057758" w:rsidRDefault="00D871ED" w:rsidP="00D871ED">
            <w:pPr>
              <w:pBdr>
                <w:bottom w:val="single" w:sz="6" w:space="1" w:color="auto"/>
              </w:pBd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hen’s d=0.667</w:t>
            </w:r>
          </w:p>
          <w:p w14:paraId="711AC18E" w14:textId="112DD02D" w:rsidR="00D871ED" w:rsidRPr="00057758" w:rsidRDefault="00D871ED" w:rsidP="008B2A63">
            <w:pPr>
              <w:pBdr>
                <w:bottom w:val="single" w:sz="6" w:space="1" w:color="auto"/>
              </w:pBdr>
              <w:tabs>
                <w:tab w:val="right" w:pos="3186"/>
              </w:tabs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Effect size=0.316</w:t>
            </w:r>
            <w:r w:rsidRPr="00057758">
              <w:rPr>
                <w:sz w:val="20"/>
                <w:szCs w:val="20"/>
              </w:rPr>
              <w:tab/>
            </w:r>
          </w:p>
          <w:p w14:paraId="2A80641E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1A8D8C5F" w14:textId="13525392" w:rsidR="00D871ED" w:rsidRPr="0064117B" w:rsidRDefault="0064117B" w:rsidP="00D871ED">
            <w:pPr>
              <w:rPr>
                <w:sz w:val="20"/>
                <w:szCs w:val="20"/>
                <w:highlight w:val="yellow"/>
              </w:rPr>
            </w:pPr>
            <w:r w:rsidRPr="0064117B">
              <w:rPr>
                <w:sz w:val="20"/>
                <w:szCs w:val="20"/>
                <w:highlight w:val="yellow"/>
              </w:rPr>
              <w:t>Gender differences</w:t>
            </w:r>
          </w:p>
          <w:p w14:paraId="20C8260B" w14:textId="77777777" w:rsidR="0064117B" w:rsidRPr="0064117B" w:rsidRDefault="0064117B" w:rsidP="00D871ED">
            <w:pPr>
              <w:rPr>
                <w:sz w:val="20"/>
                <w:szCs w:val="20"/>
                <w:highlight w:val="yellow"/>
              </w:rPr>
            </w:pPr>
          </w:p>
          <w:p w14:paraId="7A5E73EE" w14:textId="015E2CB3" w:rsidR="0064117B" w:rsidRPr="00057758" w:rsidRDefault="0064117B" w:rsidP="00D871ED">
            <w:pPr>
              <w:rPr>
                <w:sz w:val="20"/>
                <w:szCs w:val="20"/>
              </w:rPr>
            </w:pPr>
            <w:r w:rsidRPr="0064117B">
              <w:rPr>
                <w:sz w:val="20"/>
                <w:szCs w:val="20"/>
                <w:highlight w:val="yellow"/>
              </w:rPr>
              <w:t xml:space="preserve"> OCD group was divided as female and male, and compared by using Mann Whitney</w:t>
            </w:r>
            <w:r w:rsidRPr="0064117B">
              <w:rPr>
                <w:sz w:val="20"/>
                <w:szCs w:val="20"/>
                <w:highlight w:val="yellow"/>
              </w:rPr>
              <w:t xml:space="preserve"> U</w:t>
            </w:r>
            <w:r w:rsidRPr="0064117B">
              <w:rPr>
                <w:sz w:val="20"/>
                <w:szCs w:val="20"/>
                <w:highlight w:val="yellow"/>
              </w:rPr>
              <w:t xml:space="preserve"> </w:t>
            </w:r>
            <w:r w:rsidRPr="0064117B">
              <w:rPr>
                <w:sz w:val="20"/>
                <w:szCs w:val="20"/>
                <w:highlight w:val="yellow"/>
              </w:rPr>
              <w:t>t</w:t>
            </w:r>
            <w:r w:rsidRPr="0064117B">
              <w:rPr>
                <w:sz w:val="20"/>
                <w:szCs w:val="20"/>
                <w:highlight w:val="yellow"/>
              </w:rPr>
              <w:t>es</w:t>
            </w:r>
            <w:r w:rsidRPr="0064117B">
              <w:rPr>
                <w:sz w:val="20"/>
                <w:szCs w:val="20"/>
                <w:highlight w:val="yellow"/>
              </w:rPr>
              <w:t>t</w:t>
            </w:r>
            <w:r w:rsidRPr="0064117B">
              <w:rPr>
                <w:sz w:val="20"/>
                <w:szCs w:val="20"/>
                <w:highlight w:val="yellow"/>
              </w:rPr>
              <w:t xml:space="preserve">; </w:t>
            </w:r>
            <w:r w:rsidRPr="0064117B">
              <w:rPr>
                <w:sz w:val="20"/>
                <w:szCs w:val="20"/>
                <w:highlight w:val="yellow"/>
              </w:rPr>
              <w:t>Male sample</w:t>
            </w:r>
            <w:r w:rsidRPr="0064117B">
              <w:rPr>
                <w:sz w:val="20"/>
                <w:szCs w:val="20"/>
                <w:highlight w:val="yellow"/>
              </w:rPr>
              <w:t xml:space="preserve"> obtained statistically significant higher scores in terms of SCQ total </w:t>
            </w:r>
            <w:proofErr w:type="gramStart"/>
            <w:r w:rsidRPr="0064117B">
              <w:rPr>
                <w:sz w:val="20"/>
                <w:szCs w:val="20"/>
                <w:highlight w:val="yellow"/>
              </w:rPr>
              <w:t>score ,</w:t>
            </w:r>
            <w:proofErr w:type="gramEnd"/>
            <w:r w:rsidRPr="0064117B">
              <w:rPr>
                <w:sz w:val="20"/>
                <w:szCs w:val="20"/>
                <w:highlight w:val="yellow"/>
              </w:rPr>
              <w:t xml:space="preserve"> social interaction score, and stereotypical </w:t>
            </w:r>
            <w:proofErr w:type="spellStart"/>
            <w:r w:rsidRPr="0064117B">
              <w:rPr>
                <w:sz w:val="20"/>
                <w:szCs w:val="20"/>
                <w:highlight w:val="yellow"/>
              </w:rPr>
              <w:t>behaviors</w:t>
            </w:r>
            <w:proofErr w:type="spellEnd"/>
            <w:r w:rsidRPr="0064117B">
              <w:rPr>
                <w:sz w:val="20"/>
                <w:szCs w:val="20"/>
                <w:highlight w:val="yellow"/>
              </w:rPr>
              <w:t xml:space="preserve"> subscales (p=0.006, p=0.012, p=0.007, respectively) compared to</w:t>
            </w:r>
            <w:r w:rsidRPr="0064117B">
              <w:rPr>
                <w:sz w:val="20"/>
                <w:szCs w:val="20"/>
                <w:highlight w:val="yellow"/>
              </w:rPr>
              <w:t xml:space="preserve"> the</w:t>
            </w:r>
            <w:r w:rsidRPr="0064117B">
              <w:rPr>
                <w:sz w:val="20"/>
                <w:szCs w:val="20"/>
                <w:highlight w:val="yellow"/>
              </w:rPr>
              <w:t xml:space="preserve"> female</w:t>
            </w:r>
            <w:r w:rsidRPr="0064117B">
              <w:rPr>
                <w:sz w:val="20"/>
                <w:szCs w:val="20"/>
                <w:highlight w:val="yellow"/>
              </w:rPr>
              <w:t xml:space="preserve"> sample</w:t>
            </w:r>
            <w:r w:rsidRPr="0064117B">
              <w:rPr>
                <w:sz w:val="20"/>
                <w:szCs w:val="20"/>
              </w:rPr>
              <w:t>.</w:t>
            </w:r>
          </w:p>
          <w:p w14:paraId="10AADD93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434ED833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pearman’s correlation </w:t>
            </w:r>
            <w:proofErr w:type="gramStart"/>
            <w:r w:rsidRPr="00057758">
              <w:rPr>
                <w:sz w:val="20"/>
                <w:szCs w:val="20"/>
              </w:rPr>
              <w:t>used</w:t>
            </w:r>
            <w:proofErr w:type="gramEnd"/>
          </w:p>
          <w:p w14:paraId="42C90581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34E4EBB3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rrelation of total SCQ score with CY-BOCS score in OCD group r=0.08, p=0.632 – no statistical significance</w:t>
            </w:r>
          </w:p>
          <w:p w14:paraId="4D32F098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06031B2F" w14:textId="3644C465" w:rsidR="00D871ED" w:rsidRPr="00057758" w:rsidRDefault="00D871ED" w:rsidP="00D871ED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rrelation of total SCQ score with CY-BOCS score in control group r= -0.197, p= 0.222 – no statistical significance.</w:t>
            </w:r>
          </w:p>
        </w:tc>
        <w:tc>
          <w:tcPr>
            <w:tcW w:w="1423" w:type="dxa"/>
          </w:tcPr>
          <w:p w14:paraId="40369831" w14:textId="072F33FB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38E9DD21" w14:textId="77777777" w:rsidR="00D871ED" w:rsidRPr="00057758" w:rsidRDefault="00D871ED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57758">
              <w:rPr>
                <w:color w:val="000000"/>
                <w:sz w:val="20"/>
                <w:szCs w:val="20"/>
                <w:shd w:val="clear" w:color="auto" w:fill="FFFFFF"/>
              </w:rPr>
              <w:t>Study assessed ASD symptoms and OCD in mothers of both the OCD and control groups.</w:t>
            </w:r>
          </w:p>
          <w:p w14:paraId="7ED5169F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4FD1D795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color w:val="000000"/>
                <w:sz w:val="20"/>
                <w:szCs w:val="20"/>
                <w:shd w:val="clear" w:color="auto" w:fill="FFFFFF"/>
              </w:rPr>
              <w:t>The OCD group was divided as 8–12 and 13–18 in terms of age and compared.</w:t>
            </w:r>
          </w:p>
          <w:p w14:paraId="404858DA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3285885A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Limitations – </w:t>
            </w:r>
          </w:p>
          <w:p w14:paraId="09795989" w14:textId="47CCA06A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Difficulties in differentiation ASD and OCD symptoms due to similarities in repetitive behaviour.</w:t>
            </w:r>
          </w:p>
        </w:tc>
      </w:tr>
      <w:tr w:rsidR="00DD4B78" w:rsidRPr="00057758" w14:paraId="620CBD89" w14:textId="77777777" w:rsidTr="008708C9">
        <w:trPr>
          <w:trHeight w:val="343"/>
        </w:trPr>
        <w:tc>
          <w:tcPr>
            <w:tcW w:w="1555" w:type="dxa"/>
          </w:tcPr>
          <w:p w14:paraId="6222F65D" w14:textId="4525876F" w:rsidR="00DD4B78" w:rsidRPr="00057758" w:rsidRDefault="00DD4B78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is et al. (2017)</w:t>
            </w:r>
            <w:r w:rsidR="000D024A">
              <w:rPr>
                <w:sz w:val="20"/>
                <w:szCs w:val="20"/>
              </w:rPr>
              <w:fldChar w:fldCharType="begin"/>
            </w:r>
            <w:r w:rsidR="000D024A">
              <w:rPr>
                <w:sz w:val="20"/>
                <w:szCs w:val="20"/>
              </w:rPr>
              <w:instrText xml:space="preserve"> ADDIN EN.CITE &lt;EndNote&gt;&lt;Cite&gt;&lt;Author&gt;Peris&lt;/Author&gt;&lt;Year&gt;2017&lt;/Year&gt;&lt;RecNum&gt;1997&lt;/RecNum&gt;&lt;DisplayText&gt;(21)&lt;/DisplayText&gt;&lt;record&gt;&lt;rec-number&gt;1997&lt;/rec-number&gt;&lt;foreign-keys&gt;&lt;key app="EN" db-id="ztvde52fa5r2voeew2apwpvfzfp0zx5sxeex" timestamp="1748955789" guid="80fde76f-b5b3-43ff-8a2a-c8103e943d05"&gt;1997&lt;/key&gt;&lt;/foreign-keys&gt;&lt;ref-type name="Journal Article"&gt;17&lt;/ref-type&gt;&lt;contributors&gt;&lt;authors&gt;&lt;author&gt;Peris, T. S.&lt;/author&gt;&lt;author&gt;Rozenman, M.&lt;/author&gt;&lt;author&gt;Bergman, R. L.&lt;/author&gt;&lt;author&gt;Chang, S.&lt;/author&gt;&lt;author&gt;O&amp;apos;Neill, J.&lt;/author&gt;&lt;author&gt;Piacentini, J.&lt;/author&gt;&lt;/authors&gt;&lt;/contributors&gt;&lt;auth-address&gt;UCLA Semel Institute for Neuroscience and Human Behavior, USA. Electronic address: tperis@mednet.ucla.edu.&amp;#xD;UCLA Semel Institute for Neuroscience and Human Behavior, USA.&lt;/auth-address&gt;&lt;titles&gt;&lt;title&gt;Developmental and clinical predictors of comorbidity for youth with obsessive compulsive disorder&lt;/title&gt;&lt;secondary-title&gt;J Psychiatr Res&lt;/secondary-title&gt;&lt;/titles&gt;&lt;periodical&gt;&lt;full-title&gt;J Psychiatr Res&lt;/full-title&gt;&lt;/periodical&gt;&lt;pages&gt;72-78&lt;/pages&gt;&lt;volume&gt;93&lt;/volume&gt;&lt;edition&gt;2017/06/12&lt;/edition&gt;&lt;keywords&gt;&lt;keyword&gt;Adolescent&lt;/keyword&gt;&lt;keyword&gt;Anxiety/*epidemiology&lt;/keyword&gt;&lt;keyword&gt;Child&lt;/keyword&gt;&lt;keyword&gt;Comorbidity&lt;/keyword&gt;&lt;keyword&gt;Developmental Disabilities/*epidemiology&lt;/keyword&gt;&lt;keyword&gt;Female&lt;/keyword&gt;&lt;keyword&gt;Humans&lt;/keyword&gt;&lt;keyword&gt;Male&lt;/keyword&gt;&lt;keyword&gt;Obsessive-Compulsive Disorder/*epidemiology&lt;/keyword&gt;&lt;keyword&gt;Predictive Value of Tests&lt;/keyword&gt;&lt;keyword&gt;Psychiatric Status Rating Scales&lt;/keyword&gt;&lt;keyword&gt;Childhood OCD&lt;/keyword&gt;&lt;keyword&gt;Developmental predictors&lt;/keyword&gt;&lt;/keywords&gt;&lt;dates&gt;&lt;year&gt;2017&lt;/year&gt;&lt;pub-dates&gt;&lt;date&gt;Oct&lt;/date&gt;&lt;/pub-dates&gt;&lt;/dates&gt;&lt;isbn&gt;0022-3956&lt;/isbn&gt;&lt;accession-num&gt;28601668&lt;/accession-num&gt;&lt;urls&gt;&lt;/urls&gt;&lt;electronic-resource-num&gt;10.1016/j.jpsychires.2017.05.002&lt;/electronic-resource-num&gt;&lt;remote-database-provider&gt;NLM&lt;/remote-database-provider&gt;&lt;language&gt;eng&lt;/language&gt;&lt;/record&gt;&lt;/Cite&gt;&lt;/EndNote&gt;</w:instrText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1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65CA0DB9" w14:textId="77777777" w:rsidR="00DD4B78" w:rsidRDefault="00DD4B78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SA</w:t>
            </w:r>
          </w:p>
          <w:p w14:paraId="73D9CC62" w14:textId="77777777" w:rsidR="00DD4B78" w:rsidRDefault="00DD4B78" w:rsidP="00D871ED">
            <w:pPr>
              <w:rPr>
                <w:sz w:val="20"/>
                <w:szCs w:val="20"/>
              </w:rPr>
            </w:pPr>
          </w:p>
          <w:p w14:paraId="04A39D3E" w14:textId="6F9FD3A1" w:rsidR="00DD4B78" w:rsidRDefault="00DD4B78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CD Sample diagnosed according to DSM-IV-T, n=322</w:t>
            </w:r>
          </w:p>
          <w:p w14:paraId="077735A7" w14:textId="77777777" w:rsidR="00DD4B78" w:rsidRDefault="00DD4B78" w:rsidP="00D871ED">
            <w:pPr>
              <w:rPr>
                <w:sz w:val="20"/>
                <w:szCs w:val="20"/>
              </w:rPr>
            </w:pPr>
          </w:p>
          <w:p w14:paraId="7D69E897" w14:textId="08011EBD" w:rsidR="00DD4B78" w:rsidRDefault="00DD4B78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e</w:t>
            </w:r>
            <w:r w:rsidR="002130CB">
              <w:rPr>
                <w:sz w:val="20"/>
                <w:szCs w:val="20"/>
              </w:rPr>
              <w:t xml:space="preserve"> – n=170 (53%)</w:t>
            </w:r>
          </w:p>
          <w:p w14:paraId="4E7E986B" w14:textId="5AC38545" w:rsidR="002130CB" w:rsidRDefault="002130CB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emale – n=148 (47%)</w:t>
            </w:r>
          </w:p>
          <w:p w14:paraId="6408EEB6" w14:textId="77777777" w:rsidR="00663198" w:rsidRDefault="00663198" w:rsidP="00D871ED">
            <w:pPr>
              <w:rPr>
                <w:sz w:val="20"/>
                <w:szCs w:val="20"/>
              </w:rPr>
            </w:pPr>
          </w:p>
          <w:p w14:paraId="2605BC6A" w14:textId="405C0869" w:rsidR="00663198" w:rsidRDefault="00663198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Cross-Sectional Study</w:t>
            </w:r>
          </w:p>
          <w:p w14:paraId="72523542" w14:textId="49DB09E5" w:rsidR="00DD4B78" w:rsidRPr="00057758" w:rsidRDefault="00DD4B78" w:rsidP="00D871ED">
            <w:pPr>
              <w:rPr>
                <w:sz w:val="20"/>
                <w:szCs w:val="20"/>
              </w:rPr>
            </w:pPr>
          </w:p>
        </w:tc>
        <w:tc>
          <w:tcPr>
            <w:tcW w:w="1560" w:type="dxa"/>
          </w:tcPr>
          <w:p w14:paraId="1B572D42" w14:textId="77777777" w:rsidR="00DD4B78" w:rsidRDefault="00DD4B78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Total OCD Sample Mean Age =12.28, SD=2.75</w:t>
            </w:r>
          </w:p>
          <w:p w14:paraId="35D547E1" w14:textId="77777777" w:rsidR="00C61EEF" w:rsidRDefault="00C61EEF" w:rsidP="00D871ED">
            <w:pPr>
              <w:rPr>
                <w:sz w:val="20"/>
                <w:szCs w:val="20"/>
              </w:rPr>
            </w:pPr>
          </w:p>
          <w:p w14:paraId="5ED09B3F" w14:textId="77777777" w:rsidR="00C61EEF" w:rsidRDefault="00C61EEF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CD sample aged 7-9 – n=58</w:t>
            </w:r>
          </w:p>
          <w:p w14:paraId="31855F0E" w14:textId="77777777" w:rsidR="00C61EEF" w:rsidRDefault="00C61EEF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CD sample aged 10-13 – n=148</w:t>
            </w:r>
          </w:p>
          <w:p w14:paraId="5E3A3B3D" w14:textId="77777777" w:rsidR="00C61EEF" w:rsidRDefault="00C61EEF" w:rsidP="00D871ED">
            <w:pPr>
              <w:rPr>
                <w:sz w:val="20"/>
                <w:szCs w:val="20"/>
              </w:rPr>
            </w:pPr>
          </w:p>
          <w:p w14:paraId="56D21F42" w14:textId="0C486F85" w:rsidR="00C61EEF" w:rsidRPr="00057758" w:rsidRDefault="00C61EEF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OCD sample aged 14-17 – n=116</w:t>
            </w:r>
          </w:p>
        </w:tc>
        <w:tc>
          <w:tcPr>
            <w:tcW w:w="1559" w:type="dxa"/>
          </w:tcPr>
          <w:p w14:paraId="56061199" w14:textId="705444CC" w:rsidR="00DD4B78" w:rsidRPr="00057758" w:rsidRDefault="00C61EEF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CY-BOCS</w:t>
            </w:r>
          </w:p>
        </w:tc>
        <w:tc>
          <w:tcPr>
            <w:tcW w:w="2835" w:type="dxa"/>
          </w:tcPr>
          <w:p w14:paraId="4E8717A4" w14:textId="77777777" w:rsidR="00DD4B78" w:rsidRDefault="002130CB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% of total OCD sample met criteria for </w:t>
            </w:r>
            <w:proofErr w:type="gramStart"/>
            <w:r>
              <w:rPr>
                <w:sz w:val="20"/>
                <w:szCs w:val="20"/>
              </w:rPr>
              <w:t>ASD</w:t>
            </w:r>
            <w:proofErr w:type="gramEnd"/>
          </w:p>
          <w:p w14:paraId="53EC5870" w14:textId="77777777" w:rsidR="002130CB" w:rsidRDefault="002130CB" w:rsidP="00D871ED">
            <w:pPr>
              <w:rPr>
                <w:sz w:val="20"/>
                <w:szCs w:val="20"/>
              </w:rPr>
            </w:pPr>
          </w:p>
          <w:p w14:paraId="6323EE1A" w14:textId="401FB1D3" w:rsidR="002130CB" w:rsidRPr="00204C2C" w:rsidRDefault="002130CB" w:rsidP="00D871ED">
            <w:pPr>
              <w:rPr>
                <w:sz w:val="20"/>
                <w:szCs w:val="20"/>
                <w:highlight w:val="yellow"/>
              </w:rPr>
            </w:pPr>
            <w:r w:rsidRPr="00204C2C">
              <w:rPr>
                <w:sz w:val="20"/>
                <w:szCs w:val="20"/>
                <w:highlight w:val="yellow"/>
              </w:rPr>
              <w:t xml:space="preserve">4% of male OCD sample met criteria for </w:t>
            </w:r>
            <w:proofErr w:type="gramStart"/>
            <w:r w:rsidRPr="00204C2C">
              <w:rPr>
                <w:sz w:val="20"/>
                <w:szCs w:val="20"/>
                <w:highlight w:val="yellow"/>
              </w:rPr>
              <w:t>ASD</w:t>
            </w:r>
            <w:proofErr w:type="gramEnd"/>
          </w:p>
          <w:p w14:paraId="5EA3E71A" w14:textId="77777777" w:rsidR="002130CB" w:rsidRPr="00204C2C" w:rsidRDefault="002130CB" w:rsidP="00D871ED">
            <w:pPr>
              <w:rPr>
                <w:sz w:val="20"/>
                <w:szCs w:val="20"/>
                <w:highlight w:val="yellow"/>
              </w:rPr>
            </w:pPr>
          </w:p>
          <w:p w14:paraId="1A3A90B9" w14:textId="7F5F2A41" w:rsidR="002130CB" w:rsidRDefault="002130CB" w:rsidP="00D871ED">
            <w:pPr>
              <w:rPr>
                <w:sz w:val="20"/>
                <w:szCs w:val="20"/>
              </w:rPr>
            </w:pPr>
            <w:r w:rsidRPr="00204C2C">
              <w:rPr>
                <w:sz w:val="20"/>
                <w:szCs w:val="20"/>
                <w:highlight w:val="yellow"/>
              </w:rPr>
              <w:t xml:space="preserve">1% of female OCD sample met criteria for </w:t>
            </w:r>
            <w:proofErr w:type="gramStart"/>
            <w:r w:rsidRPr="00204C2C">
              <w:rPr>
                <w:sz w:val="20"/>
                <w:szCs w:val="20"/>
                <w:highlight w:val="yellow"/>
              </w:rPr>
              <w:t>ASD</w:t>
            </w:r>
            <w:proofErr w:type="gramEnd"/>
          </w:p>
          <w:p w14:paraId="6B64F030" w14:textId="77777777" w:rsidR="002130CB" w:rsidRDefault="002130CB" w:rsidP="00D871ED">
            <w:pPr>
              <w:rPr>
                <w:sz w:val="20"/>
                <w:szCs w:val="20"/>
              </w:rPr>
            </w:pPr>
          </w:p>
          <w:p w14:paraId="538E8333" w14:textId="6B2870B2" w:rsidR="002130CB" w:rsidRDefault="002130CB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6% of OCD sample aged 7-9 met criteria for </w:t>
            </w:r>
            <w:proofErr w:type="gramStart"/>
            <w:r>
              <w:rPr>
                <w:sz w:val="20"/>
                <w:szCs w:val="20"/>
              </w:rPr>
              <w:t>ASD</w:t>
            </w:r>
            <w:proofErr w:type="gramEnd"/>
          </w:p>
          <w:p w14:paraId="6A083CF6" w14:textId="77777777" w:rsidR="002130CB" w:rsidRDefault="002130CB" w:rsidP="00D871ED">
            <w:pPr>
              <w:rPr>
                <w:sz w:val="20"/>
                <w:szCs w:val="20"/>
              </w:rPr>
            </w:pPr>
          </w:p>
          <w:p w14:paraId="79DA0E57" w14:textId="1E5ECEA2" w:rsidR="002130CB" w:rsidRDefault="002130CB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 xml:space="preserve">1% of OCD sample aged 10-13 met criteria for </w:t>
            </w:r>
            <w:proofErr w:type="gramStart"/>
            <w:r>
              <w:rPr>
                <w:sz w:val="20"/>
                <w:szCs w:val="20"/>
              </w:rPr>
              <w:t>ASD</w:t>
            </w:r>
            <w:proofErr w:type="gramEnd"/>
          </w:p>
          <w:p w14:paraId="005D3355" w14:textId="77777777" w:rsidR="002130CB" w:rsidRDefault="002130CB" w:rsidP="00D871ED">
            <w:pPr>
              <w:rPr>
                <w:sz w:val="20"/>
                <w:szCs w:val="20"/>
              </w:rPr>
            </w:pPr>
          </w:p>
          <w:p w14:paraId="60F13707" w14:textId="3577D7FB" w:rsidR="002130CB" w:rsidRDefault="002130CB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% of OCD sample aged 14-17 met criteria for </w:t>
            </w:r>
            <w:proofErr w:type="gramStart"/>
            <w:r>
              <w:rPr>
                <w:sz w:val="20"/>
                <w:szCs w:val="20"/>
              </w:rPr>
              <w:t>ASD</w:t>
            </w:r>
            <w:proofErr w:type="gramEnd"/>
          </w:p>
          <w:p w14:paraId="1387DBB1" w14:textId="77777777" w:rsidR="002130CB" w:rsidRDefault="002130CB" w:rsidP="00D871ED">
            <w:pPr>
              <w:rPr>
                <w:sz w:val="20"/>
                <w:szCs w:val="20"/>
              </w:rPr>
            </w:pPr>
          </w:p>
          <w:p w14:paraId="41DE06A1" w14:textId="691B36B4" w:rsidR="002130CB" w:rsidRPr="00057758" w:rsidRDefault="002130CB" w:rsidP="00D871ED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7DB1257A" w14:textId="47C6BFD4" w:rsidR="00DD4B78" w:rsidRPr="00057758" w:rsidRDefault="00C61EEF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Not reported on</w:t>
            </w:r>
          </w:p>
        </w:tc>
        <w:tc>
          <w:tcPr>
            <w:tcW w:w="1423" w:type="dxa"/>
          </w:tcPr>
          <w:p w14:paraId="0FF7B51B" w14:textId="7F8767B4" w:rsidR="00DD4B78" w:rsidRPr="00057758" w:rsidRDefault="00C61EEF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199A0577" w14:textId="77777777" w:rsidR="00DD4B78" w:rsidRDefault="00C61EEF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color w:val="000000"/>
                <w:sz w:val="20"/>
                <w:szCs w:val="20"/>
                <w:shd w:val="clear" w:color="auto" w:fill="FFFFFF"/>
              </w:rPr>
              <w:t>Study reported on prevalence of co-</w:t>
            </w:r>
            <w:proofErr w:type="spellStart"/>
            <w:r>
              <w:rPr>
                <w:color w:val="000000"/>
                <w:sz w:val="20"/>
                <w:szCs w:val="20"/>
                <w:shd w:val="clear" w:color="auto" w:fill="FFFFFF"/>
              </w:rPr>
              <w:t>morbiditities</w:t>
            </w:r>
            <w:proofErr w:type="spellEnd"/>
            <w:r>
              <w:rPr>
                <w:color w:val="000000"/>
                <w:sz w:val="20"/>
                <w:szCs w:val="20"/>
                <w:shd w:val="clear" w:color="auto" w:fill="FFFFFF"/>
              </w:rPr>
              <w:t xml:space="preserve"> in an OCD sample including anxiety </w:t>
            </w:r>
            <w:proofErr w:type="spellStart"/>
            <w:r>
              <w:rPr>
                <w:color w:val="000000"/>
                <w:sz w:val="20"/>
                <w:szCs w:val="20"/>
                <w:shd w:val="clear" w:color="auto" w:fill="FFFFFF"/>
              </w:rPr>
              <w:t>disroders</w:t>
            </w:r>
            <w:proofErr w:type="spellEnd"/>
            <w:r>
              <w:rPr>
                <w:color w:val="000000"/>
                <w:sz w:val="20"/>
                <w:szCs w:val="20"/>
                <w:shd w:val="clear" w:color="auto" w:fill="FFFFFF"/>
              </w:rPr>
              <w:t>, depressive disorders and externalising disorders.</w:t>
            </w:r>
          </w:p>
          <w:p w14:paraId="126425F0" w14:textId="77777777" w:rsidR="00C61EEF" w:rsidRDefault="00C61EEF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31EAC472" w14:textId="71644D0F" w:rsidR="00C61EEF" w:rsidRDefault="00C61EEF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color w:val="000000"/>
                <w:sz w:val="20"/>
                <w:szCs w:val="20"/>
                <w:shd w:val="clear" w:color="auto" w:fill="FFFFFF"/>
              </w:rPr>
              <w:lastRenderedPageBreak/>
              <w:t>Study also predicted patterns of co-morbidity</w:t>
            </w:r>
            <w:r w:rsidR="009E6021">
              <w:rPr>
                <w:color w:val="000000"/>
                <w:sz w:val="20"/>
                <w:szCs w:val="20"/>
                <w:shd w:val="clear" w:color="auto" w:fill="FFFFFF"/>
              </w:rPr>
              <w:t xml:space="preserve"> – predicting comorbidity type and explore most common classes of co-morbidity.</w:t>
            </w:r>
          </w:p>
          <w:p w14:paraId="380B2E37" w14:textId="77777777" w:rsidR="009E6021" w:rsidRDefault="009E6021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25DA7006" w14:textId="69F8DF18" w:rsidR="009E6021" w:rsidRDefault="009E6021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color w:val="000000"/>
                <w:sz w:val="20"/>
                <w:szCs w:val="20"/>
                <w:shd w:val="clear" w:color="auto" w:fill="FFFFFF"/>
              </w:rPr>
              <w:t xml:space="preserve">Limitations – lack of data of age of onset of OCD. Clinicians rotating frequently which </w:t>
            </w:r>
            <w:proofErr w:type="spellStart"/>
            <w:r>
              <w:rPr>
                <w:color w:val="000000"/>
                <w:sz w:val="20"/>
                <w:szCs w:val="20"/>
                <w:shd w:val="clear" w:color="auto" w:fill="FFFFFF"/>
              </w:rPr>
              <w:t>mayaffect</w:t>
            </w:r>
            <w:proofErr w:type="spellEnd"/>
            <w:r>
              <w:rPr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color w:val="000000"/>
                <w:sz w:val="20"/>
                <w:szCs w:val="20"/>
                <w:shd w:val="clear" w:color="auto" w:fill="FFFFFF"/>
              </w:rPr>
              <w:t>vartiability</w:t>
            </w:r>
            <w:proofErr w:type="spellEnd"/>
            <w:r>
              <w:rPr>
                <w:color w:val="000000"/>
                <w:sz w:val="20"/>
                <w:szCs w:val="20"/>
                <w:shd w:val="clear" w:color="auto" w:fill="FFFFFF"/>
              </w:rPr>
              <w:t xml:space="preserve"> of the assessment process. </w:t>
            </w:r>
          </w:p>
          <w:p w14:paraId="09F9D051" w14:textId="77777777" w:rsidR="00C61EEF" w:rsidRDefault="00C61EEF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2CEB82FC" w14:textId="7B826B76" w:rsidR="00C61EEF" w:rsidRPr="00057758" w:rsidRDefault="00C61EEF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</w:tr>
      <w:tr w:rsidR="003F2C66" w:rsidRPr="00057758" w14:paraId="5771DC2A" w14:textId="77777777" w:rsidTr="008708C9">
        <w:trPr>
          <w:trHeight w:val="343"/>
        </w:trPr>
        <w:tc>
          <w:tcPr>
            <w:tcW w:w="1555" w:type="dxa"/>
          </w:tcPr>
          <w:p w14:paraId="32FADBFA" w14:textId="3E630D78" w:rsidR="003F2C66" w:rsidRDefault="003F2C6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Perez-Vigil et al. (202</w:t>
            </w:r>
            <w:r w:rsidR="006214AE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)</w: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QZXJlei1WaWdpbDwvQXV0aG9yPjxZZWFyPjIwMjE8L1ll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QZXJlei1WaWdpbDwvQXV0aG9yPjxZZWFyPjIwMjE8L1ll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2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487A5259" w14:textId="77777777" w:rsidR="003F2C66" w:rsidRDefault="003F2C6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pain</w:t>
            </w:r>
          </w:p>
          <w:p w14:paraId="3BAFD721" w14:textId="77777777" w:rsidR="003F2C66" w:rsidRDefault="003F2C66" w:rsidP="00D871ED">
            <w:pPr>
              <w:rPr>
                <w:sz w:val="20"/>
                <w:szCs w:val="20"/>
              </w:rPr>
            </w:pPr>
          </w:p>
          <w:p w14:paraId="66C47C70" w14:textId="77777777" w:rsidR="003F2C66" w:rsidRDefault="003F2C6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according to DSM-V criteria, n=19</w:t>
            </w:r>
          </w:p>
          <w:p w14:paraId="224BB9FB" w14:textId="77777777" w:rsidR="003F2C66" w:rsidRDefault="003F2C66" w:rsidP="00D871ED">
            <w:pPr>
              <w:rPr>
                <w:sz w:val="20"/>
                <w:szCs w:val="20"/>
              </w:rPr>
            </w:pPr>
          </w:p>
          <w:p w14:paraId="32E95937" w14:textId="77777777" w:rsidR="003F2C66" w:rsidRDefault="003F2C6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e- n=19 (100%)</w:t>
            </w:r>
          </w:p>
          <w:p w14:paraId="35F59676" w14:textId="77777777" w:rsidR="00203560" w:rsidRDefault="00203560" w:rsidP="00D871ED">
            <w:pPr>
              <w:rPr>
                <w:sz w:val="20"/>
                <w:szCs w:val="20"/>
              </w:rPr>
            </w:pPr>
          </w:p>
          <w:p w14:paraId="5CD5E700" w14:textId="7CF460D9" w:rsidR="00203560" w:rsidRDefault="00203560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76550FE3" w14:textId="77777777" w:rsidR="003F2C66" w:rsidRDefault="003F2C6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ge of OCD sample=13.8</w:t>
            </w:r>
          </w:p>
          <w:p w14:paraId="5828157A" w14:textId="77777777" w:rsidR="006439A7" w:rsidRDefault="006439A7" w:rsidP="00D871ED">
            <w:pPr>
              <w:rPr>
                <w:sz w:val="20"/>
                <w:szCs w:val="20"/>
              </w:rPr>
            </w:pPr>
          </w:p>
          <w:p w14:paraId="150BDB65" w14:textId="4502B786" w:rsidR="006439A7" w:rsidRDefault="00643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ge range of OCD sample =</w:t>
            </w:r>
            <w:r w:rsidR="00CA7EB5">
              <w:rPr>
                <w:sz w:val="20"/>
                <w:szCs w:val="20"/>
              </w:rPr>
              <w:t>11.0-17.0</w:t>
            </w:r>
          </w:p>
        </w:tc>
        <w:tc>
          <w:tcPr>
            <w:tcW w:w="1559" w:type="dxa"/>
          </w:tcPr>
          <w:p w14:paraId="14850981" w14:textId="77777777" w:rsidR="003F2C66" w:rsidRDefault="003F2C6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-BOCS</w:t>
            </w:r>
          </w:p>
          <w:p w14:paraId="02EC76DB" w14:textId="50B877E9" w:rsidR="003F2C66" w:rsidRDefault="003F2C6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SSQ</w:t>
            </w:r>
          </w:p>
        </w:tc>
        <w:tc>
          <w:tcPr>
            <w:tcW w:w="2835" w:type="dxa"/>
          </w:tcPr>
          <w:p w14:paraId="0DFFDFB6" w14:textId="68FBBFBF" w:rsidR="003F2C66" w:rsidRPr="00057758" w:rsidRDefault="003F2C66" w:rsidP="003F2C66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Mean total </w:t>
            </w:r>
            <w:r>
              <w:rPr>
                <w:sz w:val="20"/>
                <w:szCs w:val="20"/>
              </w:rPr>
              <w:t>ASSQ</w:t>
            </w:r>
            <w:r w:rsidRPr="00057758">
              <w:rPr>
                <w:sz w:val="20"/>
                <w:szCs w:val="20"/>
              </w:rPr>
              <w:t xml:space="preserve"> score in OCD group = </w:t>
            </w:r>
            <w:r>
              <w:rPr>
                <w:sz w:val="20"/>
                <w:szCs w:val="20"/>
              </w:rPr>
              <w:t>9.3</w:t>
            </w:r>
            <w:r w:rsidRPr="00057758">
              <w:rPr>
                <w:sz w:val="20"/>
                <w:szCs w:val="20"/>
              </w:rPr>
              <w:t xml:space="preserve"> SD </w:t>
            </w:r>
            <w:proofErr w:type="gramStart"/>
            <w:r w:rsidRPr="00057758">
              <w:rPr>
                <w:sz w:val="20"/>
                <w:szCs w:val="20"/>
              </w:rPr>
              <w:t>= ,</w:t>
            </w:r>
            <w:proofErr w:type="gramEnd"/>
            <w:r w:rsidRPr="00057758">
              <w:rPr>
                <w:sz w:val="20"/>
                <w:szCs w:val="20"/>
              </w:rPr>
              <w:t xml:space="preserve"> n=</w:t>
            </w:r>
            <w:r>
              <w:rPr>
                <w:sz w:val="20"/>
                <w:szCs w:val="20"/>
              </w:rPr>
              <w:t>19</w:t>
            </w:r>
          </w:p>
          <w:p w14:paraId="2C35FF71" w14:textId="77777777" w:rsidR="003F2C66" w:rsidRPr="00057758" w:rsidRDefault="003F2C66" w:rsidP="003F2C66">
            <w:pPr>
              <w:rPr>
                <w:sz w:val="20"/>
                <w:szCs w:val="20"/>
              </w:rPr>
            </w:pPr>
          </w:p>
          <w:p w14:paraId="2E955FFA" w14:textId="193E62D8" w:rsidR="003F2C66" w:rsidRPr="00057758" w:rsidRDefault="003F2C66" w:rsidP="003F2C66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ean total SCQ score in control group=</w:t>
            </w:r>
            <w:r>
              <w:rPr>
                <w:sz w:val="20"/>
                <w:szCs w:val="20"/>
              </w:rPr>
              <w:t xml:space="preserve">2.0 </w:t>
            </w:r>
            <w:r w:rsidRPr="00057758">
              <w:rPr>
                <w:sz w:val="20"/>
                <w:szCs w:val="20"/>
              </w:rPr>
              <w:t>SD=, n=</w:t>
            </w:r>
            <w:r>
              <w:rPr>
                <w:sz w:val="20"/>
                <w:szCs w:val="20"/>
              </w:rPr>
              <w:t>20</w:t>
            </w:r>
          </w:p>
          <w:p w14:paraId="449855C6" w14:textId="338FD010" w:rsidR="003F2C66" w:rsidRDefault="003F2C66" w:rsidP="00D871ED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231F58D6" w14:textId="593DF560" w:rsidR="003F2C66" w:rsidRDefault="0094052E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t reported on </w:t>
            </w:r>
          </w:p>
        </w:tc>
        <w:tc>
          <w:tcPr>
            <w:tcW w:w="1423" w:type="dxa"/>
          </w:tcPr>
          <w:p w14:paraId="049FD44D" w14:textId="01965303" w:rsidR="003F2C66" w:rsidRDefault="0094052E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1FE2EC64" w14:textId="77777777" w:rsidR="003F2C66" w:rsidRDefault="003F2C66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color w:val="000000"/>
                <w:sz w:val="20"/>
                <w:szCs w:val="20"/>
                <w:shd w:val="clear" w:color="auto" w:fill="FFFFFF"/>
              </w:rPr>
              <w:t xml:space="preserve">ASSQ, CY-BOCS and YGTTS compared between OCD, TS, ASD and control </w:t>
            </w:r>
            <w:proofErr w:type="gramStart"/>
            <w:r>
              <w:rPr>
                <w:color w:val="000000"/>
                <w:sz w:val="20"/>
                <w:szCs w:val="20"/>
                <w:shd w:val="clear" w:color="auto" w:fill="FFFFFF"/>
              </w:rPr>
              <w:t>group</w:t>
            </w:r>
            <w:proofErr w:type="gramEnd"/>
          </w:p>
          <w:p w14:paraId="4F1A46CF" w14:textId="77777777" w:rsidR="003F2C66" w:rsidRDefault="003F2C66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396FBE68" w14:textId="7AE3EC28" w:rsidR="003F2C66" w:rsidRDefault="003F2C66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color w:val="000000"/>
                <w:sz w:val="20"/>
                <w:szCs w:val="20"/>
                <w:shd w:val="clear" w:color="auto" w:fill="FFFFFF"/>
              </w:rPr>
              <w:t xml:space="preserve">The study also compared theory of mind between the </w:t>
            </w:r>
            <w:proofErr w:type="gramStart"/>
            <w:r>
              <w:rPr>
                <w:color w:val="000000"/>
                <w:sz w:val="20"/>
                <w:szCs w:val="20"/>
                <w:shd w:val="clear" w:color="auto" w:fill="FFFFFF"/>
              </w:rPr>
              <w:t>groups</w:t>
            </w:r>
            <w:proofErr w:type="gramEnd"/>
          </w:p>
          <w:p w14:paraId="393EE59B" w14:textId="77777777" w:rsidR="003F2C66" w:rsidRDefault="003F2C66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02A03730" w14:textId="1F187C45" w:rsidR="003F2C66" w:rsidRDefault="003F2C66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color w:val="000000"/>
                <w:sz w:val="20"/>
                <w:szCs w:val="20"/>
                <w:shd w:val="clear" w:color="auto" w:fill="FFFFFF"/>
              </w:rPr>
              <w:t>Limitation – small sample sizes and all male samples</w:t>
            </w:r>
          </w:p>
        </w:tc>
      </w:tr>
      <w:tr w:rsidR="006439A7" w:rsidRPr="00057758" w14:paraId="77E808CD" w14:textId="77777777" w:rsidTr="008708C9">
        <w:trPr>
          <w:trHeight w:val="343"/>
        </w:trPr>
        <w:tc>
          <w:tcPr>
            <w:tcW w:w="1555" w:type="dxa"/>
          </w:tcPr>
          <w:p w14:paraId="4E91DE30" w14:textId="1AF72760" w:rsidR="006439A7" w:rsidRDefault="006439A7" w:rsidP="00D871ED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alemink</w:t>
            </w:r>
            <w:proofErr w:type="spellEnd"/>
            <w:r>
              <w:rPr>
                <w:sz w:val="20"/>
                <w:szCs w:val="20"/>
              </w:rPr>
              <w:t xml:space="preserve"> et al. (2023)</w: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TYWxlbWluazwvQXV0aG9yPjxZZWFyPjIwMjM8L1llYXI+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TYWxlbWluazwvQXV0aG9yPjxZZWFyPjIwMjM8L1llYXI+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3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2788267C" w14:textId="77777777" w:rsidR="006439A7" w:rsidRDefault="00643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etherlands</w:t>
            </w:r>
          </w:p>
          <w:p w14:paraId="049D27C6" w14:textId="77777777" w:rsidR="006439A7" w:rsidRDefault="006439A7" w:rsidP="00D871ED">
            <w:pPr>
              <w:rPr>
                <w:sz w:val="20"/>
                <w:szCs w:val="20"/>
              </w:rPr>
            </w:pPr>
          </w:p>
          <w:p w14:paraId="35540B3C" w14:textId="7AC86682" w:rsidR="006439A7" w:rsidRDefault="00643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otal OCD sample diagnosed </w:t>
            </w:r>
            <w:r>
              <w:rPr>
                <w:sz w:val="20"/>
                <w:szCs w:val="20"/>
              </w:rPr>
              <w:lastRenderedPageBreak/>
              <w:t>according to</w:t>
            </w:r>
            <w:r w:rsidR="0092678C">
              <w:rPr>
                <w:sz w:val="20"/>
                <w:szCs w:val="20"/>
              </w:rPr>
              <w:t xml:space="preserve"> DSM-IV</w:t>
            </w:r>
            <w:r>
              <w:rPr>
                <w:sz w:val="20"/>
                <w:szCs w:val="20"/>
              </w:rPr>
              <w:t>, n=36. Male – n=23 (64%), Female -n=13 (36%).</w:t>
            </w:r>
          </w:p>
          <w:p w14:paraId="4C068BD5" w14:textId="77777777" w:rsidR="006439A7" w:rsidRDefault="006439A7" w:rsidP="00D871ED">
            <w:pPr>
              <w:rPr>
                <w:sz w:val="20"/>
                <w:szCs w:val="20"/>
              </w:rPr>
            </w:pPr>
          </w:p>
          <w:p w14:paraId="4D05B912" w14:textId="2DE325B8" w:rsidR="006439A7" w:rsidRDefault="00643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CT</w:t>
            </w:r>
          </w:p>
        </w:tc>
        <w:tc>
          <w:tcPr>
            <w:tcW w:w="1560" w:type="dxa"/>
          </w:tcPr>
          <w:p w14:paraId="634CEC42" w14:textId="77777777" w:rsidR="006439A7" w:rsidRDefault="00643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Mean age of OCD sample =13.2, SD=3.1</w:t>
            </w:r>
          </w:p>
          <w:p w14:paraId="39319C68" w14:textId="77777777" w:rsidR="0092678C" w:rsidRDefault="0092678C" w:rsidP="00D871ED">
            <w:pPr>
              <w:rPr>
                <w:sz w:val="20"/>
                <w:szCs w:val="20"/>
              </w:rPr>
            </w:pPr>
          </w:p>
          <w:p w14:paraId="17468921" w14:textId="3CA09435" w:rsidR="0092678C" w:rsidRDefault="0092678C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Age range of OCD sample = 8.0-18.0</w:t>
            </w:r>
          </w:p>
          <w:p w14:paraId="6F99B503" w14:textId="24E7B159" w:rsidR="006439A7" w:rsidRDefault="006439A7" w:rsidP="00D871ED">
            <w:pPr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3AEADDEB" w14:textId="77777777" w:rsidR="006439A7" w:rsidRDefault="00630AA1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CY-BOCS</w:t>
            </w:r>
          </w:p>
          <w:p w14:paraId="76C22D3F" w14:textId="4EE97276" w:rsidR="00630AA1" w:rsidRDefault="00630AA1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RS</w:t>
            </w:r>
          </w:p>
        </w:tc>
        <w:tc>
          <w:tcPr>
            <w:tcW w:w="2835" w:type="dxa"/>
          </w:tcPr>
          <w:p w14:paraId="124EBF27" w14:textId="26FE665A" w:rsidR="006439A7" w:rsidRPr="00057758" w:rsidRDefault="00630AA1" w:rsidP="003F2C6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2268" w:type="dxa"/>
          </w:tcPr>
          <w:p w14:paraId="156E5931" w14:textId="77777777" w:rsidR="006439A7" w:rsidRDefault="00630AA1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earson’s correlation </w:t>
            </w:r>
          </w:p>
          <w:p w14:paraId="1D321747" w14:textId="77777777" w:rsidR="00630AA1" w:rsidRDefault="00630AA1" w:rsidP="00D871ED">
            <w:pPr>
              <w:rPr>
                <w:sz w:val="20"/>
                <w:szCs w:val="20"/>
              </w:rPr>
            </w:pPr>
          </w:p>
          <w:p w14:paraId="7207F8FB" w14:textId="1B614B0E" w:rsidR="00630AA1" w:rsidRDefault="00630AA1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rrelation of mean total SRS score and mean </w:t>
            </w:r>
            <w:r>
              <w:rPr>
                <w:sz w:val="20"/>
                <w:szCs w:val="20"/>
              </w:rPr>
              <w:lastRenderedPageBreak/>
              <w:t xml:space="preserve">baseline </w:t>
            </w:r>
            <w:proofErr w:type="gramStart"/>
            <w:r>
              <w:rPr>
                <w:sz w:val="20"/>
                <w:szCs w:val="20"/>
              </w:rPr>
              <w:t xml:space="preserve">total </w:t>
            </w:r>
            <w:r w:rsidR="0092678C">
              <w:rPr>
                <w:sz w:val="20"/>
                <w:szCs w:val="20"/>
              </w:rPr>
              <w:t xml:space="preserve"> CY</w:t>
            </w:r>
            <w:proofErr w:type="gramEnd"/>
            <w:r w:rsidR="0092678C">
              <w:rPr>
                <w:sz w:val="20"/>
                <w:szCs w:val="20"/>
              </w:rPr>
              <w:t xml:space="preserve">-BOCS </w:t>
            </w:r>
            <w:r>
              <w:rPr>
                <w:sz w:val="20"/>
                <w:szCs w:val="20"/>
              </w:rPr>
              <w:t>score in total OCD sample r=0.087</w:t>
            </w:r>
            <w:r w:rsidR="00EF7FAB">
              <w:rPr>
                <w:sz w:val="20"/>
                <w:szCs w:val="20"/>
              </w:rPr>
              <w:t xml:space="preserve">, </w:t>
            </w:r>
            <w:r w:rsidR="003F3B69">
              <w:rPr>
                <w:sz w:val="20"/>
                <w:szCs w:val="20"/>
              </w:rPr>
              <w:t>p=0.064</w:t>
            </w:r>
          </w:p>
        </w:tc>
        <w:tc>
          <w:tcPr>
            <w:tcW w:w="1423" w:type="dxa"/>
          </w:tcPr>
          <w:p w14:paraId="36E7AFC4" w14:textId="31A64F49" w:rsidR="006439A7" w:rsidRDefault="0092678C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Not reported on</w:t>
            </w:r>
          </w:p>
        </w:tc>
        <w:tc>
          <w:tcPr>
            <w:tcW w:w="1707" w:type="dxa"/>
          </w:tcPr>
          <w:p w14:paraId="1677BC4A" w14:textId="77777777" w:rsidR="006439A7" w:rsidRDefault="0092678C" w:rsidP="00D871ED">
            <w:pPr>
              <w:rPr>
                <w:sz w:val="20"/>
                <w:szCs w:val="20"/>
              </w:rPr>
            </w:pPr>
            <w:r w:rsidRPr="0092678C">
              <w:rPr>
                <w:sz w:val="20"/>
                <w:szCs w:val="20"/>
              </w:rPr>
              <w:t xml:space="preserve">Data taken from RCT assessing an online Cognitive Bias </w:t>
            </w:r>
            <w:r w:rsidRPr="0092678C">
              <w:rPr>
                <w:sz w:val="20"/>
                <w:szCs w:val="20"/>
              </w:rPr>
              <w:lastRenderedPageBreak/>
              <w:t xml:space="preserve">Modification-Interpretation (CBMT-I) intervention designed to reduce dysfunctional </w:t>
            </w:r>
            <w:proofErr w:type="spellStart"/>
            <w:r w:rsidRPr="0092678C">
              <w:rPr>
                <w:sz w:val="20"/>
                <w:szCs w:val="20"/>
              </w:rPr>
              <w:t>interpration</w:t>
            </w:r>
            <w:proofErr w:type="spellEnd"/>
            <w:r w:rsidRPr="0092678C">
              <w:rPr>
                <w:sz w:val="20"/>
                <w:szCs w:val="20"/>
              </w:rPr>
              <w:t xml:space="preserve"> in youth with OCD </w:t>
            </w:r>
            <w:proofErr w:type="gramStart"/>
            <w:r w:rsidRPr="0092678C">
              <w:rPr>
                <w:sz w:val="20"/>
                <w:szCs w:val="20"/>
              </w:rPr>
              <w:t>symptoms</w:t>
            </w:r>
            <w:proofErr w:type="gramEnd"/>
          </w:p>
          <w:p w14:paraId="308F91E2" w14:textId="77777777" w:rsidR="0092678C" w:rsidRDefault="0092678C" w:rsidP="00D871ED">
            <w:pPr>
              <w:rPr>
                <w:sz w:val="20"/>
                <w:szCs w:val="20"/>
              </w:rPr>
            </w:pPr>
          </w:p>
          <w:p w14:paraId="340E71C8" w14:textId="44D903AB" w:rsidR="0092678C" w:rsidRPr="0092678C" w:rsidRDefault="0092678C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mitation: Small sample size. Reliance on parent report for SRS.</w:t>
            </w:r>
          </w:p>
          <w:p w14:paraId="478F8458" w14:textId="77777777" w:rsidR="0092678C" w:rsidRDefault="0092678C" w:rsidP="00D871ED">
            <w:pPr>
              <w:rPr>
                <w:rFonts w:ascii="Calibri" w:hAnsi="Calibri" w:cs="Calibri"/>
              </w:rPr>
            </w:pPr>
          </w:p>
          <w:p w14:paraId="714ED255" w14:textId="5D4A5623" w:rsidR="0092678C" w:rsidRDefault="0092678C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</w:tr>
      <w:tr w:rsidR="00613E31" w:rsidRPr="00057758" w14:paraId="33399589" w14:textId="77777777" w:rsidTr="008708C9">
        <w:trPr>
          <w:trHeight w:val="343"/>
        </w:trPr>
        <w:tc>
          <w:tcPr>
            <w:tcW w:w="1555" w:type="dxa"/>
          </w:tcPr>
          <w:p w14:paraId="555C7DA4" w14:textId="1D1CC6CF" w:rsidR="00613E31" w:rsidRPr="00057758" w:rsidRDefault="00613E31" w:rsidP="0040321E">
            <w:pPr>
              <w:rPr>
                <w:sz w:val="20"/>
                <w:szCs w:val="20"/>
              </w:rPr>
            </w:pPr>
            <w:proofErr w:type="spellStart"/>
            <w:r w:rsidRPr="00057758">
              <w:rPr>
                <w:sz w:val="20"/>
                <w:szCs w:val="20"/>
              </w:rPr>
              <w:lastRenderedPageBreak/>
              <w:t>Schachar</w:t>
            </w:r>
            <w:proofErr w:type="spellEnd"/>
            <w:r w:rsidR="00A027A4" w:rsidRPr="00057758">
              <w:rPr>
                <w:sz w:val="20"/>
                <w:szCs w:val="20"/>
              </w:rPr>
              <w:t xml:space="preserve"> </w:t>
            </w:r>
            <w:proofErr w:type="gramStart"/>
            <w:r w:rsidR="00A027A4" w:rsidRPr="00057758">
              <w:rPr>
                <w:sz w:val="20"/>
                <w:szCs w:val="20"/>
              </w:rPr>
              <w:t>et al.</w:t>
            </w:r>
            <w:r w:rsidR="006E1088" w:rsidRPr="00057758">
              <w:rPr>
                <w:sz w:val="20"/>
                <w:szCs w:val="20"/>
              </w:rPr>
              <w:t>(</w:t>
            </w:r>
            <w:proofErr w:type="gramEnd"/>
            <w:r w:rsidRPr="00057758">
              <w:rPr>
                <w:sz w:val="20"/>
                <w:szCs w:val="20"/>
              </w:rPr>
              <w:t>202</w:t>
            </w:r>
            <w:r w:rsidR="0040321E" w:rsidRPr="00057758">
              <w:rPr>
                <w:sz w:val="20"/>
                <w:szCs w:val="20"/>
              </w:rPr>
              <w:t>2</w:t>
            </w:r>
            <w:r w:rsidR="006E1088" w:rsidRPr="00057758">
              <w:rPr>
                <w:sz w:val="20"/>
                <w:szCs w:val="20"/>
              </w:rPr>
              <w:t>)</w:t>
            </w:r>
            <w:r w:rsidR="0040321E" w:rsidRPr="00057758">
              <w:rPr>
                <w:sz w:val="20"/>
                <w:szCs w:val="20"/>
              </w:rPr>
              <w:fldChar w:fldCharType="begin">
                <w:fldData xml:space="preserve">PEVuZE5vdGU+PENpdGU+PEF1dGhvcj5TY2hhY2hhcjwvQXV0aG9yPjxZZWFyPjIwMjI8L1llYXI+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TY2hhY2hhcjwvQXV0aG9yPjxZZWFyPjIwMjI8L1llYXI+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40321E" w:rsidRPr="00057758">
              <w:rPr>
                <w:sz w:val="20"/>
                <w:szCs w:val="20"/>
              </w:rPr>
            </w:r>
            <w:r w:rsidR="0040321E"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4)</w:t>
            </w:r>
            <w:r w:rsidR="0040321E"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347B6D19" w14:textId="2E164795" w:rsidR="000771B6" w:rsidRPr="00057758" w:rsidRDefault="000771B6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anada </w:t>
            </w:r>
          </w:p>
          <w:p w14:paraId="4B310C86" w14:textId="77777777" w:rsidR="000771B6" w:rsidRPr="00057758" w:rsidRDefault="000771B6" w:rsidP="00D871ED">
            <w:pPr>
              <w:rPr>
                <w:sz w:val="20"/>
                <w:szCs w:val="20"/>
              </w:rPr>
            </w:pPr>
          </w:p>
          <w:p w14:paraId="747614E7" w14:textId="6D8222BC" w:rsidR="007D699B" w:rsidRPr="00057758" w:rsidRDefault="00993BCF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</w:t>
            </w:r>
            <w:r w:rsidR="004F37FC" w:rsidRPr="00057758">
              <w:rPr>
                <w:sz w:val="20"/>
                <w:szCs w:val="20"/>
              </w:rPr>
              <w:t xml:space="preserve">clinic </w:t>
            </w:r>
            <w:r w:rsidRPr="00057758">
              <w:rPr>
                <w:sz w:val="20"/>
                <w:szCs w:val="20"/>
              </w:rPr>
              <w:t>sample diagnosed according to</w:t>
            </w:r>
            <w:r w:rsidR="007D699B" w:rsidRPr="00057758">
              <w:rPr>
                <w:sz w:val="20"/>
                <w:szCs w:val="20"/>
              </w:rPr>
              <w:t xml:space="preserve"> DSM-V criteria</w:t>
            </w:r>
            <w:r w:rsidR="00152220" w:rsidRPr="00057758">
              <w:rPr>
                <w:sz w:val="20"/>
                <w:szCs w:val="20"/>
              </w:rPr>
              <w:t>-</w:t>
            </w:r>
            <w:r w:rsidRPr="00057758">
              <w:rPr>
                <w:sz w:val="20"/>
                <w:szCs w:val="20"/>
              </w:rPr>
              <w:t xml:space="preserve"> n=</w:t>
            </w:r>
            <w:r w:rsidR="00A071A0" w:rsidRPr="00057758">
              <w:rPr>
                <w:sz w:val="20"/>
                <w:szCs w:val="20"/>
              </w:rPr>
              <w:t>171.</w:t>
            </w:r>
            <w:r w:rsidR="007D699B" w:rsidRPr="00057758">
              <w:rPr>
                <w:sz w:val="20"/>
                <w:szCs w:val="20"/>
              </w:rPr>
              <w:t xml:space="preserve"> Male- n=102 (60%), </w:t>
            </w:r>
            <w:r w:rsidR="00152220" w:rsidRPr="00057758">
              <w:rPr>
                <w:sz w:val="20"/>
                <w:szCs w:val="20"/>
              </w:rPr>
              <w:t>F</w:t>
            </w:r>
            <w:r w:rsidR="007D699B" w:rsidRPr="00057758">
              <w:rPr>
                <w:sz w:val="20"/>
                <w:szCs w:val="20"/>
              </w:rPr>
              <w:t>emale – n=69(40%)</w:t>
            </w:r>
          </w:p>
          <w:p w14:paraId="177F3A2D" w14:textId="77777777" w:rsidR="001D6897" w:rsidRPr="00057758" w:rsidRDefault="001D6897" w:rsidP="00D871ED">
            <w:pPr>
              <w:rPr>
                <w:sz w:val="20"/>
                <w:szCs w:val="20"/>
              </w:rPr>
            </w:pPr>
          </w:p>
          <w:p w14:paraId="584CD405" w14:textId="63D77DEE" w:rsidR="001D6897" w:rsidRPr="00057758" w:rsidRDefault="001D6897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448CECF6" w14:textId="72414C63" w:rsidR="00613E31" w:rsidRPr="00057758" w:rsidRDefault="00A071A0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Mean age of </w:t>
            </w:r>
            <w:r w:rsidR="00466694" w:rsidRPr="00057758">
              <w:rPr>
                <w:sz w:val="20"/>
                <w:szCs w:val="20"/>
              </w:rPr>
              <w:t>clinic</w:t>
            </w:r>
            <w:r w:rsidRPr="00057758">
              <w:rPr>
                <w:sz w:val="20"/>
                <w:szCs w:val="20"/>
              </w:rPr>
              <w:t xml:space="preserve"> OCD sample=12.</w:t>
            </w:r>
            <w:proofErr w:type="gramStart"/>
            <w:r w:rsidRPr="00057758">
              <w:rPr>
                <w:sz w:val="20"/>
                <w:szCs w:val="20"/>
              </w:rPr>
              <w:t>75,SD</w:t>
            </w:r>
            <w:proofErr w:type="gramEnd"/>
            <w:r w:rsidRPr="00057758">
              <w:rPr>
                <w:sz w:val="20"/>
                <w:szCs w:val="20"/>
              </w:rPr>
              <w:t>=2.55.</w:t>
            </w:r>
          </w:p>
          <w:p w14:paraId="507FAF49" w14:textId="77777777" w:rsidR="00A071A0" w:rsidRPr="00057758" w:rsidRDefault="00A071A0" w:rsidP="00D871ED">
            <w:pPr>
              <w:rPr>
                <w:sz w:val="20"/>
                <w:szCs w:val="20"/>
              </w:rPr>
            </w:pPr>
          </w:p>
          <w:p w14:paraId="166E9CAF" w14:textId="4BD38E54" w:rsidR="00A071A0" w:rsidRPr="00057758" w:rsidRDefault="00A071A0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Age range of </w:t>
            </w:r>
            <w:proofErr w:type="spellStart"/>
            <w:r w:rsidR="00466694" w:rsidRPr="00057758">
              <w:rPr>
                <w:sz w:val="20"/>
                <w:szCs w:val="20"/>
              </w:rPr>
              <w:t>clinic</w:t>
            </w:r>
            <w:r w:rsidRPr="00057758">
              <w:rPr>
                <w:sz w:val="20"/>
                <w:szCs w:val="20"/>
              </w:rPr>
              <w:t>l</w:t>
            </w:r>
            <w:proofErr w:type="spellEnd"/>
            <w:r w:rsidRPr="00057758">
              <w:rPr>
                <w:sz w:val="20"/>
                <w:szCs w:val="20"/>
              </w:rPr>
              <w:t xml:space="preserve"> OCD sample =7-17.9.</w:t>
            </w:r>
          </w:p>
        </w:tc>
        <w:tc>
          <w:tcPr>
            <w:tcW w:w="1559" w:type="dxa"/>
          </w:tcPr>
          <w:p w14:paraId="2C7DA963" w14:textId="7690275F" w:rsidR="00613E31" w:rsidRPr="00057758" w:rsidRDefault="008708C9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</w:t>
            </w:r>
          </w:p>
        </w:tc>
        <w:tc>
          <w:tcPr>
            <w:tcW w:w="2835" w:type="dxa"/>
          </w:tcPr>
          <w:p w14:paraId="2EE87D6F" w14:textId="627372C9" w:rsidR="00A071A0" w:rsidRDefault="00A071A0" w:rsidP="00A071A0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7.0% (n=12) of patients with a diagnosis of OCD, were also diagnosed with ASD (according to DSM-V).</w:t>
            </w:r>
          </w:p>
          <w:p w14:paraId="67E30470" w14:textId="77777777" w:rsidR="00293882" w:rsidRDefault="00293882" w:rsidP="00A071A0">
            <w:pPr>
              <w:rPr>
                <w:sz w:val="20"/>
                <w:szCs w:val="20"/>
              </w:rPr>
            </w:pPr>
          </w:p>
          <w:p w14:paraId="038A5A8E" w14:textId="77369BED" w:rsidR="00293882" w:rsidRPr="00057758" w:rsidRDefault="00293882" w:rsidP="00A071A0">
            <w:pPr>
              <w:rPr>
                <w:sz w:val="20"/>
                <w:szCs w:val="20"/>
              </w:rPr>
            </w:pPr>
            <w:r w:rsidRPr="00204C2C">
              <w:rPr>
                <w:sz w:val="20"/>
                <w:szCs w:val="20"/>
                <w:highlight w:val="yellow"/>
              </w:rPr>
              <w:t>75% of those diagnosed with ASD were male.</w:t>
            </w:r>
          </w:p>
          <w:p w14:paraId="6BD7FD33" w14:textId="77777777" w:rsidR="00613E31" w:rsidRPr="00057758" w:rsidRDefault="00613E31" w:rsidP="00D871ED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58197D3F" w14:textId="13598352" w:rsidR="00613E31" w:rsidRPr="00057758" w:rsidRDefault="009F2E2A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423" w:type="dxa"/>
          </w:tcPr>
          <w:p w14:paraId="64E6AD21" w14:textId="55B38DE8" w:rsidR="00613E31" w:rsidRPr="00057758" w:rsidRDefault="009F2E2A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369D2B6D" w14:textId="77777777" w:rsidR="00613E31" w:rsidRPr="00057758" w:rsidRDefault="001D6897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57758">
              <w:rPr>
                <w:color w:val="000000"/>
                <w:sz w:val="20"/>
                <w:szCs w:val="20"/>
                <w:shd w:val="clear" w:color="auto" w:fill="FFFFFF"/>
              </w:rPr>
              <w:t xml:space="preserve">The main purpose of the study was to compare neurocognitive impairments </w:t>
            </w:r>
            <w:r w:rsidR="009F2E2A" w:rsidRPr="00057758">
              <w:rPr>
                <w:color w:val="000000"/>
                <w:sz w:val="20"/>
                <w:szCs w:val="20"/>
                <w:shd w:val="clear" w:color="auto" w:fill="FFFFFF"/>
              </w:rPr>
              <w:t>between a clinic OCD and TD sample and a community OCD and TD sample.</w:t>
            </w:r>
          </w:p>
          <w:p w14:paraId="471FA425" w14:textId="77777777" w:rsidR="009F2E2A" w:rsidRPr="00057758" w:rsidRDefault="009F2E2A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008CC3A1" w14:textId="3A82EE40" w:rsidR="009F2E2A" w:rsidRPr="00057758" w:rsidRDefault="009F2E2A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57758">
              <w:rPr>
                <w:color w:val="000000"/>
                <w:sz w:val="20"/>
                <w:szCs w:val="20"/>
                <w:shd w:val="clear" w:color="auto" w:fill="FFFFFF"/>
              </w:rPr>
              <w:t xml:space="preserve">Limitations – data could not be taken from the community OCD sample for the purposes of this meta-analysis as OCD diagnosis was parent </w:t>
            </w:r>
            <w:r w:rsidRPr="00057758">
              <w:rPr>
                <w:color w:val="000000"/>
                <w:sz w:val="20"/>
                <w:szCs w:val="20"/>
                <w:shd w:val="clear" w:color="auto" w:fill="FFFFFF"/>
              </w:rPr>
              <w:lastRenderedPageBreak/>
              <w:t>reported and not verified.</w:t>
            </w:r>
          </w:p>
        </w:tc>
      </w:tr>
      <w:tr w:rsidR="0059166A" w:rsidRPr="00057758" w14:paraId="7EA4C5C9" w14:textId="77777777" w:rsidTr="008708C9">
        <w:trPr>
          <w:trHeight w:val="343"/>
        </w:trPr>
        <w:tc>
          <w:tcPr>
            <w:tcW w:w="1555" w:type="dxa"/>
          </w:tcPr>
          <w:p w14:paraId="6C617EF9" w14:textId="2CA99C63" w:rsidR="0059166A" w:rsidRPr="00057758" w:rsidRDefault="0059166A" w:rsidP="0040321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Sevilla-</w:t>
            </w:r>
            <w:proofErr w:type="spellStart"/>
            <w:r>
              <w:rPr>
                <w:sz w:val="20"/>
                <w:szCs w:val="20"/>
              </w:rPr>
              <w:t>Cermeno</w:t>
            </w:r>
            <w:proofErr w:type="spellEnd"/>
            <w:r w:rsidR="00C279A7">
              <w:rPr>
                <w:sz w:val="20"/>
                <w:szCs w:val="20"/>
              </w:rPr>
              <w:t xml:space="preserve"> et al. (2019)</w: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TZXZpbGxhLUNlcm1lw7FvPC9BdXRob3I+PFllYXI+MjAy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TZXZpbGxhLUNlcm1lw7FvPC9BdXRob3I+PFllYXI+MjAy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5)</w:t>
            </w:r>
            <w:r w:rsidR="000D024A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66129902" w14:textId="77777777" w:rsidR="0059166A" w:rsidRDefault="00C27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weden</w:t>
            </w:r>
          </w:p>
          <w:p w14:paraId="698C964D" w14:textId="77777777" w:rsidR="00C279A7" w:rsidRDefault="00C279A7" w:rsidP="00D871ED">
            <w:pPr>
              <w:rPr>
                <w:sz w:val="20"/>
                <w:szCs w:val="20"/>
              </w:rPr>
            </w:pPr>
          </w:p>
          <w:p w14:paraId="4C218A63" w14:textId="77777777" w:rsidR="00C279A7" w:rsidRDefault="00C27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child and adolescent sample according to ICD-10/ DSM-V criteria n=193. Male, n= 86 (44.6%), Female, n=107 (55.4%).</w:t>
            </w:r>
          </w:p>
          <w:p w14:paraId="24957091" w14:textId="77777777" w:rsidR="00EF39E6" w:rsidRDefault="00EF39E6" w:rsidP="00D871ED">
            <w:pPr>
              <w:rPr>
                <w:sz w:val="20"/>
                <w:szCs w:val="20"/>
              </w:rPr>
            </w:pPr>
          </w:p>
          <w:p w14:paraId="321B36C0" w14:textId="1339C867" w:rsidR="00EF39E6" w:rsidRDefault="00EF39E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CD sample including adults, n=31,856</w:t>
            </w:r>
          </w:p>
          <w:p w14:paraId="10F28BEC" w14:textId="77777777" w:rsidR="00C279A7" w:rsidRDefault="00C279A7" w:rsidP="00D871ED">
            <w:pPr>
              <w:rPr>
                <w:sz w:val="20"/>
                <w:szCs w:val="20"/>
              </w:rPr>
            </w:pPr>
          </w:p>
          <w:p w14:paraId="432F6CE2" w14:textId="283D0A13" w:rsidR="00C279A7" w:rsidRDefault="00C27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hort Study</w:t>
            </w:r>
          </w:p>
          <w:p w14:paraId="73510A85" w14:textId="0DD46155" w:rsidR="00C279A7" w:rsidRPr="00057758" w:rsidRDefault="00C279A7" w:rsidP="00D871ED">
            <w:pPr>
              <w:rPr>
                <w:sz w:val="20"/>
                <w:szCs w:val="20"/>
              </w:rPr>
            </w:pPr>
          </w:p>
        </w:tc>
        <w:tc>
          <w:tcPr>
            <w:tcW w:w="1560" w:type="dxa"/>
          </w:tcPr>
          <w:p w14:paraId="4330C155" w14:textId="77777777" w:rsidR="0059166A" w:rsidRDefault="00C27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ge of OCD sample =13.6, SD-2.4</w:t>
            </w:r>
          </w:p>
          <w:p w14:paraId="7F56E1AF" w14:textId="77777777" w:rsidR="00C279A7" w:rsidRDefault="00C279A7" w:rsidP="00D871ED">
            <w:pPr>
              <w:rPr>
                <w:sz w:val="20"/>
                <w:szCs w:val="20"/>
              </w:rPr>
            </w:pPr>
          </w:p>
          <w:p w14:paraId="070D7819" w14:textId="1141367F" w:rsidR="00C279A7" w:rsidRPr="00057758" w:rsidRDefault="00C279A7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ge range of OCD sample =6-17</w:t>
            </w:r>
          </w:p>
        </w:tc>
        <w:tc>
          <w:tcPr>
            <w:tcW w:w="1559" w:type="dxa"/>
          </w:tcPr>
          <w:p w14:paraId="2AC4FA3A" w14:textId="0032593D" w:rsidR="0059166A" w:rsidRPr="00057758" w:rsidRDefault="00EF39E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Y-</w:t>
            </w:r>
            <w:r w:rsidR="00042697">
              <w:rPr>
                <w:sz w:val="20"/>
                <w:szCs w:val="20"/>
              </w:rPr>
              <w:t>BOCS</w:t>
            </w:r>
          </w:p>
        </w:tc>
        <w:tc>
          <w:tcPr>
            <w:tcW w:w="2835" w:type="dxa"/>
          </w:tcPr>
          <w:p w14:paraId="61C03DD0" w14:textId="7F1C39FA" w:rsidR="0059166A" w:rsidRPr="00057758" w:rsidRDefault="00EF39E6" w:rsidP="00A071A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.7% of patients aged 6-17 with a diagnosis of OCD also had a diagnosis of PDD according to ICD-10.</w:t>
            </w:r>
          </w:p>
        </w:tc>
        <w:tc>
          <w:tcPr>
            <w:tcW w:w="2268" w:type="dxa"/>
          </w:tcPr>
          <w:p w14:paraId="27103DFD" w14:textId="2F29817F" w:rsidR="0059166A" w:rsidRPr="00057758" w:rsidRDefault="00EF39E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423" w:type="dxa"/>
          </w:tcPr>
          <w:p w14:paraId="3526DC31" w14:textId="7DF45481" w:rsidR="0059166A" w:rsidRPr="00057758" w:rsidRDefault="00EF39E6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421AE919" w14:textId="77777777" w:rsidR="00EF39E6" w:rsidRDefault="00EF39E6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EF39E6">
              <w:rPr>
                <w:color w:val="000000"/>
                <w:sz w:val="20"/>
                <w:szCs w:val="20"/>
                <w:shd w:val="clear" w:color="auto" w:fill="FFFFFF"/>
              </w:rPr>
              <w:t xml:space="preserve">This study examined the prevalence of insomnia in individuals with OCD compared to the general population. </w:t>
            </w:r>
          </w:p>
          <w:p w14:paraId="0074F4DD" w14:textId="77777777" w:rsidR="00EF39E6" w:rsidRDefault="00EF39E6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2EDA1001" w14:textId="54C33352" w:rsidR="0059166A" w:rsidRPr="00057758" w:rsidRDefault="00EF39E6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EF39E6">
              <w:rPr>
                <w:color w:val="000000"/>
                <w:sz w:val="20"/>
                <w:szCs w:val="20"/>
                <w:shd w:val="clear" w:color="auto" w:fill="FFFFFF"/>
              </w:rPr>
              <w:t>Limitations - patients on the N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>ational Patient Register (NPR)</w:t>
            </w:r>
            <w:r w:rsidRPr="00EF39E6">
              <w:rPr>
                <w:color w:val="000000"/>
                <w:sz w:val="20"/>
                <w:szCs w:val="20"/>
                <w:shd w:val="clear" w:color="auto" w:fill="FFFFFF"/>
              </w:rPr>
              <w:t xml:space="preserve"> may not be representative of all patients.</w:t>
            </w:r>
          </w:p>
        </w:tc>
      </w:tr>
      <w:tr w:rsidR="00D871ED" w:rsidRPr="00057758" w14:paraId="2C4072E2" w14:textId="77777777" w:rsidTr="008708C9">
        <w:trPr>
          <w:trHeight w:val="343"/>
        </w:trPr>
        <w:tc>
          <w:tcPr>
            <w:tcW w:w="1555" w:type="dxa"/>
          </w:tcPr>
          <w:p w14:paraId="4C1EBEAA" w14:textId="63A4935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tewart </w:t>
            </w:r>
            <w:proofErr w:type="spellStart"/>
            <w:r w:rsidRPr="00057758">
              <w:rPr>
                <w:sz w:val="20"/>
                <w:szCs w:val="20"/>
              </w:rPr>
              <w:t>el</w:t>
            </w:r>
            <w:proofErr w:type="spellEnd"/>
            <w:r w:rsidRPr="00057758">
              <w:rPr>
                <w:sz w:val="20"/>
                <w:szCs w:val="20"/>
              </w:rPr>
              <w:t xml:space="preserve"> al. </w:t>
            </w:r>
            <w:r w:rsidR="006E1088" w:rsidRPr="00057758">
              <w:rPr>
                <w:sz w:val="20"/>
                <w:szCs w:val="20"/>
              </w:rPr>
              <w:t>(</w:t>
            </w:r>
            <w:r w:rsidRPr="00057758">
              <w:rPr>
                <w:sz w:val="20"/>
                <w:szCs w:val="20"/>
              </w:rPr>
              <w:t>2016</w:t>
            </w:r>
            <w:r w:rsidR="006E1088" w:rsidRPr="00057758">
              <w:rPr>
                <w:sz w:val="20"/>
                <w:szCs w:val="20"/>
              </w:rPr>
              <w:t>)</w:t>
            </w:r>
            <w:r w:rsidRPr="00057758">
              <w:rPr>
                <w:sz w:val="20"/>
                <w:szCs w:val="20"/>
              </w:rPr>
              <w:fldChar w:fldCharType="begin">
                <w:fldData xml:space="preserve">PEVuZE5vdGU+PENpdGU+PEF1dGhvcj5TdGV3YXJ0PC9BdXRob3I+PFllYXI+MjAxNjwvWWVhcj48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TdGV3YXJ0PC9BdXRob3I+PFllYXI+MjAxNjwvWWVhcj48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Pr="00057758">
              <w:rPr>
                <w:sz w:val="20"/>
                <w:szCs w:val="20"/>
              </w:rPr>
            </w:r>
            <w:r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6)</w:t>
            </w:r>
            <w:r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0CA163CD" w14:textId="10CFEA87" w:rsidR="000771B6" w:rsidRPr="00057758" w:rsidRDefault="000771B6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United State of America (USA)</w:t>
            </w:r>
          </w:p>
          <w:p w14:paraId="23FB7E04" w14:textId="77777777" w:rsidR="000771B6" w:rsidRPr="00057758" w:rsidRDefault="000771B6" w:rsidP="00D871ED">
            <w:pPr>
              <w:rPr>
                <w:sz w:val="20"/>
                <w:szCs w:val="20"/>
              </w:rPr>
            </w:pPr>
          </w:p>
          <w:p w14:paraId="4B2EF864" w14:textId="33BA4979" w:rsidR="00D871ED" w:rsidRPr="00057758" w:rsidRDefault="00152220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</w:t>
            </w:r>
            <w:r w:rsidR="00D871ED" w:rsidRPr="00057758">
              <w:rPr>
                <w:sz w:val="20"/>
                <w:szCs w:val="20"/>
              </w:rPr>
              <w:t xml:space="preserve">OCD </w:t>
            </w:r>
            <w:r w:rsidRPr="00057758">
              <w:rPr>
                <w:sz w:val="20"/>
                <w:szCs w:val="20"/>
              </w:rPr>
              <w:t>sample</w:t>
            </w:r>
            <w:r w:rsidR="00D871ED" w:rsidRPr="00057758">
              <w:rPr>
                <w:sz w:val="20"/>
                <w:szCs w:val="20"/>
              </w:rPr>
              <w:t xml:space="preserve"> diagnosed according to DSM-IV-TR</w:t>
            </w:r>
            <w:r w:rsidRPr="00057758">
              <w:rPr>
                <w:sz w:val="20"/>
                <w:szCs w:val="20"/>
              </w:rPr>
              <w:t xml:space="preserve"> criteria-</w:t>
            </w:r>
            <w:r w:rsidR="00D871ED" w:rsidRPr="00057758">
              <w:rPr>
                <w:sz w:val="20"/>
                <w:szCs w:val="20"/>
              </w:rPr>
              <w:t xml:space="preserve"> n=127</w:t>
            </w:r>
          </w:p>
          <w:p w14:paraId="63FBE52D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5193C8D0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n=60 (44.2%)</w:t>
            </w:r>
          </w:p>
          <w:p w14:paraId="2D8BA8C2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61D5E21B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n= 67 (55.8%)</w:t>
            </w:r>
          </w:p>
          <w:p w14:paraId="65501886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4CC9AA0A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No comparison </w:t>
            </w:r>
            <w:proofErr w:type="gramStart"/>
            <w:r w:rsidRPr="00057758">
              <w:rPr>
                <w:sz w:val="20"/>
                <w:szCs w:val="20"/>
              </w:rPr>
              <w:t>group</w:t>
            </w:r>
            <w:proofErr w:type="gramEnd"/>
            <w:r w:rsidRPr="00057758">
              <w:rPr>
                <w:sz w:val="20"/>
                <w:szCs w:val="20"/>
              </w:rPr>
              <w:t>.</w:t>
            </w:r>
          </w:p>
          <w:p w14:paraId="6F8D27E8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52856270" w14:textId="1540ED2A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ross-sectional but participants </w:t>
            </w:r>
            <w:r w:rsidRPr="00057758">
              <w:rPr>
                <w:sz w:val="20"/>
                <w:szCs w:val="20"/>
              </w:rPr>
              <w:lastRenderedPageBreak/>
              <w:t>originally recruited as part of an RCT</w:t>
            </w:r>
          </w:p>
        </w:tc>
        <w:tc>
          <w:tcPr>
            <w:tcW w:w="1560" w:type="dxa"/>
          </w:tcPr>
          <w:p w14:paraId="6AD37977" w14:textId="414BB108" w:rsidR="00D871ED" w:rsidRPr="00057758" w:rsidRDefault="00466694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 xml:space="preserve">Total OCD Sample </w:t>
            </w:r>
            <w:r w:rsidR="00D871ED" w:rsidRPr="00057758">
              <w:rPr>
                <w:sz w:val="20"/>
                <w:szCs w:val="20"/>
              </w:rPr>
              <w:t xml:space="preserve">Mean </w:t>
            </w:r>
            <w:r w:rsidRPr="00057758">
              <w:rPr>
                <w:sz w:val="20"/>
                <w:szCs w:val="20"/>
              </w:rPr>
              <w:t>A</w:t>
            </w:r>
            <w:r w:rsidR="00D871ED" w:rsidRPr="00057758">
              <w:rPr>
                <w:sz w:val="20"/>
                <w:szCs w:val="20"/>
              </w:rPr>
              <w:t>ge= 7.22, SD=1.2</w:t>
            </w:r>
          </w:p>
          <w:p w14:paraId="4D6277B2" w14:textId="77777777" w:rsidR="00466694" w:rsidRPr="00057758" w:rsidRDefault="00466694" w:rsidP="00D871ED">
            <w:pPr>
              <w:rPr>
                <w:sz w:val="20"/>
                <w:szCs w:val="20"/>
              </w:rPr>
            </w:pPr>
          </w:p>
          <w:p w14:paraId="5596C553" w14:textId="78510B11" w:rsidR="00466694" w:rsidRPr="00057758" w:rsidRDefault="00466694" w:rsidP="00466694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otal OCD Sample Age Range=5-8.</w:t>
            </w:r>
          </w:p>
          <w:p w14:paraId="621E44FE" w14:textId="4DE7B6F3" w:rsidR="00466694" w:rsidRPr="00057758" w:rsidRDefault="00466694" w:rsidP="00D871ED">
            <w:pPr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78A39C56" w14:textId="460A264A" w:rsidR="008708C9" w:rsidRPr="00057758" w:rsidRDefault="008708C9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CQ</w:t>
            </w:r>
          </w:p>
          <w:p w14:paraId="5635D43E" w14:textId="1F519324" w:rsidR="008708C9" w:rsidRPr="00057758" w:rsidRDefault="008708C9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RS</w:t>
            </w:r>
          </w:p>
          <w:p w14:paraId="14CB747C" w14:textId="11D377B2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  <w:p w14:paraId="3E49AA1A" w14:textId="178696B6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641FCB6D" w14:textId="57657E95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RS t-score showed elevated autistic traits in this OCD sample - Mean=58.29, SD=11.</w:t>
            </w:r>
            <w:proofErr w:type="gramStart"/>
            <w:r w:rsidRPr="00057758">
              <w:rPr>
                <w:sz w:val="20"/>
                <w:szCs w:val="20"/>
              </w:rPr>
              <w:t>21</w:t>
            </w:r>
            <w:r w:rsidR="008B2A63">
              <w:rPr>
                <w:sz w:val="20"/>
                <w:szCs w:val="20"/>
              </w:rPr>
              <w:t>,n</w:t>
            </w:r>
            <w:proofErr w:type="gramEnd"/>
            <w:r w:rsidR="008B2A63">
              <w:rPr>
                <w:sz w:val="20"/>
                <w:szCs w:val="20"/>
              </w:rPr>
              <w:t>=127</w:t>
            </w:r>
            <w:r w:rsidRPr="00057758">
              <w:rPr>
                <w:sz w:val="20"/>
                <w:szCs w:val="20"/>
              </w:rPr>
              <w:t xml:space="preserve"> </w:t>
            </w:r>
          </w:p>
          <w:p w14:paraId="0C9936C0" w14:textId="6CD613A0" w:rsidR="00657113" w:rsidRPr="00057758" w:rsidRDefault="00657113" w:rsidP="00D871ED">
            <w:pPr>
              <w:rPr>
                <w:sz w:val="20"/>
                <w:szCs w:val="20"/>
              </w:rPr>
            </w:pPr>
          </w:p>
          <w:p w14:paraId="6BBBE3F3" w14:textId="01CE3BB4" w:rsidR="00657113" w:rsidRPr="00057758" w:rsidRDefault="00657113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36.2% of OCD sample scored &gt;/= 60 on SRS.</w:t>
            </w:r>
          </w:p>
          <w:p w14:paraId="32CBF6E8" w14:textId="0B9545FF" w:rsidR="00D871ED" w:rsidRPr="00057758" w:rsidRDefault="00657113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55CBE1BF" w14:textId="2F56C8EA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ean</w:t>
            </w:r>
            <w:r w:rsidR="005F7AC1">
              <w:rPr>
                <w:sz w:val="20"/>
                <w:szCs w:val="20"/>
              </w:rPr>
              <w:t xml:space="preserve"> SCQ score</w:t>
            </w:r>
            <w:r w:rsidRPr="00057758">
              <w:rPr>
                <w:sz w:val="20"/>
                <w:szCs w:val="20"/>
              </w:rPr>
              <w:t xml:space="preserve">=5.74, SD=4.25. </w:t>
            </w:r>
          </w:p>
          <w:p w14:paraId="0E38FE37" w14:textId="3B7D2B2B" w:rsidR="00657113" w:rsidRPr="00057758" w:rsidRDefault="00657113" w:rsidP="00D871ED">
            <w:pPr>
              <w:rPr>
                <w:sz w:val="20"/>
                <w:szCs w:val="20"/>
              </w:rPr>
            </w:pPr>
          </w:p>
          <w:p w14:paraId="4BEDEA63" w14:textId="12487314" w:rsidR="00657113" w:rsidRPr="00057758" w:rsidRDefault="00657113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2.4% of OCD sample scored &gt;/=15 on SCQ</w:t>
            </w:r>
          </w:p>
          <w:p w14:paraId="007378B2" w14:textId="77777777" w:rsidR="00657113" w:rsidRPr="00057758" w:rsidRDefault="00657113" w:rsidP="00D871ED">
            <w:pPr>
              <w:rPr>
                <w:sz w:val="20"/>
                <w:szCs w:val="20"/>
              </w:rPr>
            </w:pPr>
          </w:p>
          <w:p w14:paraId="2B0F7B84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09A03076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Pearson’s correlation </w:t>
            </w:r>
            <w:proofErr w:type="gramStart"/>
            <w:r w:rsidRPr="00057758">
              <w:rPr>
                <w:sz w:val="20"/>
                <w:szCs w:val="20"/>
              </w:rPr>
              <w:t>used</w:t>
            </w:r>
            <w:proofErr w:type="gramEnd"/>
          </w:p>
          <w:p w14:paraId="616FCAB3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18C018D6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 total t-score was positively correlated to the SRS total t-score - Pearson correlation – 0.21 p&lt;</w:t>
            </w:r>
            <w:proofErr w:type="gramStart"/>
            <w:r w:rsidRPr="00057758">
              <w:rPr>
                <w:sz w:val="20"/>
                <w:szCs w:val="20"/>
              </w:rPr>
              <w:t>0.05</w:t>
            </w:r>
            <w:proofErr w:type="gramEnd"/>
          </w:p>
          <w:p w14:paraId="1C857B1F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47D122A3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Y-BOCS total t-score was positively correlated to the SRS subscale of autistic </w:t>
            </w:r>
            <w:proofErr w:type="gramStart"/>
            <w:r w:rsidRPr="00057758">
              <w:rPr>
                <w:sz w:val="20"/>
                <w:szCs w:val="20"/>
              </w:rPr>
              <w:t>mannerisms  t</w:t>
            </w:r>
            <w:proofErr w:type="gramEnd"/>
            <w:r w:rsidRPr="00057758">
              <w:rPr>
                <w:sz w:val="20"/>
                <w:szCs w:val="20"/>
              </w:rPr>
              <w:t>-score - Pearson correlation – 0.21 p&lt;0.05</w:t>
            </w:r>
          </w:p>
          <w:p w14:paraId="3D2AA0E8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276BA805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Y-BOCS total severity score did </w:t>
            </w:r>
            <w:proofErr w:type="gramStart"/>
            <w:r w:rsidRPr="00057758">
              <w:rPr>
                <w:sz w:val="20"/>
                <w:szCs w:val="20"/>
              </w:rPr>
              <w:t>not  significantly</w:t>
            </w:r>
            <w:proofErr w:type="gramEnd"/>
            <w:r w:rsidRPr="00057758">
              <w:rPr>
                <w:sz w:val="20"/>
                <w:szCs w:val="20"/>
              </w:rPr>
              <w:t xml:space="preserve"> correlate with SCQ total score -</w:t>
            </w:r>
            <w:r w:rsidRPr="00057758">
              <w:rPr>
                <w:sz w:val="20"/>
                <w:szCs w:val="20"/>
              </w:rPr>
              <w:lastRenderedPageBreak/>
              <w:t>Pearson Correlation – 0.11p&gt;0.05</w:t>
            </w:r>
          </w:p>
          <w:p w14:paraId="68198315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0C024927" w14:textId="35C6B078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CQ total and SRS total t-score did strongly significantly correlate Pearson correlation – 0.54 p&lt;0.001</w:t>
            </w:r>
          </w:p>
        </w:tc>
        <w:tc>
          <w:tcPr>
            <w:tcW w:w="1423" w:type="dxa"/>
          </w:tcPr>
          <w:p w14:paraId="4EBD1A9C" w14:textId="226CBE64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Not reported on</w:t>
            </w:r>
          </w:p>
        </w:tc>
        <w:tc>
          <w:tcPr>
            <w:tcW w:w="1707" w:type="dxa"/>
          </w:tcPr>
          <w:p w14:paraId="40D0D127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s - SRS may be capturing symptom overlap whilst the SCQ is not.</w:t>
            </w:r>
          </w:p>
          <w:p w14:paraId="25F4A24E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35035BB6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ilder spectrum of ASD traits may not be identified by the “yes/no” responses on the SCQ.</w:t>
            </w:r>
          </w:p>
          <w:p w14:paraId="5CE212A2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67F1AF8F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RS may not be able to assess the function of the </w:t>
            </w:r>
            <w:proofErr w:type="gramStart"/>
            <w:r w:rsidRPr="00057758">
              <w:rPr>
                <w:sz w:val="20"/>
                <w:szCs w:val="20"/>
              </w:rPr>
              <w:t>behaviour</w:t>
            </w:r>
            <w:proofErr w:type="gramEnd"/>
          </w:p>
          <w:p w14:paraId="3DE8F191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47B2AA6A" w14:textId="2C8821BE" w:rsidR="00D871ED" w:rsidRPr="00057758" w:rsidRDefault="00D871ED" w:rsidP="00D871ED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57758">
              <w:rPr>
                <w:sz w:val="20"/>
                <w:szCs w:val="20"/>
              </w:rPr>
              <w:t xml:space="preserve">Parents report on a topographical </w:t>
            </w:r>
            <w:r w:rsidRPr="00057758">
              <w:rPr>
                <w:sz w:val="20"/>
                <w:szCs w:val="20"/>
              </w:rPr>
              <w:lastRenderedPageBreak/>
              <w:t>level of the symptoms they observe rather than on a functional level.</w:t>
            </w:r>
          </w:p>
        </w:tc>
      </w:tr>
      <w:tr w:rsidR="00D871ED" w:rsidRPr="00057758" w14:paraId="5336A29C" w14:textId="77777777" w:rsidTr="008708C9">
        <w:trPr>
          <w:trHeight w:val="343"/>
        </w:trPr>
        <w:tc>
          <w:tcPr>
            <w:tcW w:w="1555" w:type="dxa"/>
          </w:tcPr>
          <w:p w14:paraId="70700BA3" w14:textId="0D7A3090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turm et al. 2018</w:t>
            </w:r>
            <w:r w:rsidRPr="00057758">
              <w:rPr>
                <w:sz w:val="20"/>
                <w:szCs w:val="20"/>
              </w:rPr>
              <w:fldChar w:fldCharType="begin">
                <w:fldData xml:space="preserve">PEVuZE5vdGU+PENpdGU+PEF1dGhvcj5TdHVybTwvQXV0aG9yPjxZZWFyPjIwMTg8L1llYXI+PFJl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</w:fldData>
              </w:fldChar>
            </w:r>
            <w:r w:rsidR="000D024A">
              <w:rPr>
                <w:sz w:val="20"/>
                <w:szCs w:val="20"/>
              </w:rPr>
              <w:instrText xml:space="preserve"> ADDIN EN.CITE </w:instrText>
            </w:r>
            <w:r w:rsidR="000D024A">
              <w:rPr>
                <w:sz w:val="20"/>
                <w:szCs w:val="20"/>
              </w:rPr>
              <w:fldChar w:fldCharType="begin">
                <w:fldData xml:space="preserve">PEVuZE5vdGU+PENpdGU+PEF1dGhvcj5TdHVybTwvQXV0aG9yPjxZZWFyPjIwMTg8L1llYXI+PFJl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</w:fldData>
              </w:fldChar>
            </w:r>
            <w:r w:rsidR="000D024A">
              <w:rPr>
                <w:sz w:val="20"/>
                <w:szCs w:val="20"/>
              </w:rPr>
              <w:instrText xml:space="preserve"> ADDIN EN.CITE.DATA </w:instrText>
            </w:r>
            <w:r w:rsidR="000D024A">
              <w:rPr>
                <w:sz w:val="20"/>
                <w:szCs w:val="20"/>
              </w:rPr>
            </w:r>
            <w:r w:rsidR="000D024A">
              <w:rPr>
                <w:sz w:val="20"/>
                <w:szCs w:val="20"/>
              </w:rPr>
              <w:fldChar w:fldCharType="end"/>
            </w:r>
            <w:r w:rsidRPr="00057758">
              <w:rPr>
                <w:sz w:val="20"/>
                <w:szCs w:val="20"/>
              </w:rPr>
            </w:r>
            <w:r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7)</w:t>
            </w:r>
            <w:r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571C6262" w14:textId="2A21ECA1" w:rsidR="000771B6" w:rsidRPr="00057758" w:rsidRDefault="000771B6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United States of America</w:t>
            </w:r>
          </w:p>
          <w:p w14:paraId="277FD1D4" w14:textId="77777777" w:rsidR="000771B6" w:rsidRPr="00057758" w:rsidRDefault="000771B6" w:rsidP="00D871ED">
            <w:pPr>
              <w:rPr>
                <w:sz w:val="20"/>
                <w:szCs w:val="20"/>
              </w:rPr>
            </w:pPr>
          </w:p>
          <w:p w14:paraId="0F2A00DE" w14:textId="021E151B" w:rsidR="00D871ED" w:rsidRPr="00057758" w:rsidRDefault="00152220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</w:t>
            </w:r>
            <w:r w:rsidR="00D871ED" w:rsidRPr="00057758">
              <w:rPr>
                <w:sz w:val="20"/>
                <w:szCs w:val="20"/>
              </w:rPr>
              <w:t xml:space="preserve">OCD </w:t>
            </w:r>
            <w:r w:rsidRPr="00057758">
              <w:rPr>
                <w:sz w:val="20"/>
                <w:szCs w:val="20"/>
              </w:rPr>
              <w:t>sample</w:t>
            </w:r>
            <w:r w:rsidR="00D871ED" w:rsidRPr="00057758">
              <w:rPr>
                <w:sz w:val="20"/>
                <w:szCs w:val="20"/>
              </w:rPr>
              <w:t xml:space="preserve"> diagno</w:t>
            </w:r>
            <w:r w:rsidRPr="00057758">
              <w:rPr>
                <w:sz w:val="20"/>
                <w:szCs w:val="20"/>
              </w:rPr>
              <w:t>sed</w:t>
            </w:r>
            <w:r w:rsidR="00D871ED" w:rsidRPr="00057758">
              <w:rPr>
                <w:sz w:val="20"/>
                <w:szCs w:val="20"/>
              </w:rPr>
              <w:t xml:space="preserve"> according to DSM-IV</w:t>
            </w:r>
            <w:r w:rsidR="00466694" w:rsidRPr="00057758">
              <w:rPr>
                <w:sz w:val="20"/>
                <w:szCs w:val="20"/>
              </w:rPr>
              <w:t xml:space="preserve"> criteria -</w:t>
            </w:r>
            <w:r w:rsidR="00D871ED" w:rsidRPr="00057758">
              <w:rPr>
                <w:sz w:val="20"/>
                <w:szCs w:val="20"/>
              </w:rPr>
              <w:t xml:space="preserve"> n=32</w:t>
            </w:r>
          </w:p>
          <w:p w14:paraId="5970083C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39F8B97E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n = 15 (</w:t>
            </w:r>
            <w:proofErr w:type="gramStart"/>
            <w:r w:rsidRPr="00057758">
              <w:rPr>
                <w:sz w:val="20"/>
                <w:szCs w:val="20"/>
              </w:rPr>
              <w:t>46.9)%</w:t>
            </w:r>
            <w:proofErr w:type="gramEnd"/>
          </w:p>
          <w:p w14:paraId="15F0EC7F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56AD6FD2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proofErr w:type="gramStart"/>
            <w:r w:rsidRPr="00057758">
              <w:rPr>
                <w:sz w:val="20"/>
                <w:szCs w:val="20"/>
              </w:rPr>
              <w:t>Female  n</w:t>
            </w:r>
            <w:proofErr w:type="gramEnd"/>
            <w:r w:rsidRPr="00057758">
              <w:rPr>
                <w:sz w:val="20"/>
                <w:szCs w:val="20"/>
              </w:rPr>
              <w:t>=17-(53.1%)</w:t>
            </w:r>
          </w:p>
          <w:p w14:paraId="56A7A128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77DE5B83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omparison -Tic Disorder group, ASD group and severe mood dysregulation group.</w:t>
            </w:r>
          </w:p>
          <w:p w14:paraId="2869A495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157B59D6" w14:textId="77DBA27F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ase-control but participants originally recruited for intervention study</w:t>
            </w:r>
          </w:p>
        </w:tc>
        <w:tc>
          <w:tcPr>
            <w:tcW w:w="1560" w:type="dxa"/>
          </w:tcPr>
          <w:p w14:paraId="383236B1" w14:textId="0BEF1A92" w:rsidR="00D871ED" w:rsidRPr="00057758" w:rsidRDefault="00D913BA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Sample </w:t>
            </w:r>
            <w:r w:rsidR="00D871ED" w:rsidRPr="00057758">
              <w:rPr>
                <w:sz w:val="20"/>
                <w:szCs w:val="20"/>
              </w:rPr>
              <w:t xml:space="preserve">Mean </w:t>
            </w:r>
            <w:r w:rsidRPr="00057758">
              <w:rPr>
                <w:sz w:val="20"/>
                <w:szCs w:val="20"/>
              </w:rPr>
              <w:t>A</w:t>
            </w:r>
            <w:r w:rsidR="00D871ED" w:rsidRPr="00057758">
              <w:rPr>
                <w:sz w:val="20"/>
                <w:szCs w:val="20"/>
              </w:rPr>
              <w:t>ge</w:t>
            </w:r>
            <w:r w:rsidRPr="00057758">
              <w:rPr>
                <w:sz w:val="20"/>
                <w:szCs w:val="20"/>
              </w:rPr>
              <w:t xml:space="preserve"> =</w:t>
            </w:r>
            <w:r w:rsidR="00D871ED" w:rsidRPr="00057758">
              <w:rPr>
                <w:sz w:val="20"/>
                <w:szCs w:val="20"/>
              </w:rPr>
              <w:t>12.41</w:t>
            </w:r>
            <w:r w:rsidRPr="00057758">
              <w:rPr>
                <w:sz w:val="20"/>
                <w:szCs w:val="20"/>
              </w:rPr>
              <w:t>,</w:t>
            </w:r>
            <w:r w:rsidR="00D871ED" w:rsidRPr="00057758">
              <w:rPr>
                <w:sz w:val="20"/>
                <w:szCs w:val="20"/>
              </w:rPr>
              <w:t xml:space="preserve"> SD=3.03</w:t>
            </w:r>
          </w:p>
        </w:tc>
        <w:tc>
          <w:tcPr>
            <w:tcW w:w="1559" w:type="dxa"/>
          </w:tcPr>
          <w:p w14:paraId="541636AA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RS</w:t>
            </w:r>
          </w:p>
          <w:p w14:paraId="7968F6DE" w14:textId="682A9F4B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72F3C733" w14:textId="54C4395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% of OCD group meeting clinical cut off scores</w:t>
            </w:r>
            <w:r w:rsidR="005F7AC1">
              <w:rPr>
                <w:sz w:val="20"/>
                <w:szCs w:val="20"/>
              </w:rPr>
              <w:t xml:space="preserve"> (t&gt;60)</w:t>
            </w:r>
            <w:r w:rsidRPr="00057758">
              <w:rPr>
                <w:sz w:val="20"/>
                <w:szCs w:val="20"/>
              </w:rPr>
              <w:t xml:space="preserve"> for total SRS score = 14.29</w:t>
            </w:r>
          </w:p>
          <w:p w14:paraId="0D2DDAC1" w14:textId="7FCF4356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332DCEE5" w14:textId="62F75926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% of OCD group meeting clinical cut off scores for social awareness subscale score = 18.75</w:t>
            </w:r>
          </w:p>
          <w:p w14:paraId="7F66E42E" w14:textId="71DB846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294CB35F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% of OCD group meeting clinical cut off scores for social cognition subscale score = 12.90</w:t>
            </w:r>
          </w:p>
          <w:p w14:paraId="7E8A0452" w14:textId="3600D4E9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0FD4C291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% of OCD group meeting clinical cut off scores for social communication subscale score = 6.45</w:t>
            </w:r>
          </w:p>
          <w:p w14:paraId="7038E30E" w14:textId="41521C42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516B7AA2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% of OCD group meeting clinical cut off scores for social motivation subscale score = 19.35</w:t>
            </w:r>
          </w:p>
          <w:p w14:paraId="234C7E15" w14:textId="30A6A88B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4AD3A94B" w14:textId="488DAE51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% of OCD group meeting clinical cut off scores for restricted and repetitive behaviour subscale score =22.58</w:t>
            </w:r>
          </w:p>
        </w:tc>
        <w:tc>
          <w:tcPr>
            <w:tcW w:w="2268" w:type="dxa"/>
          </w:tcPr>
          <w:p w14:paraId="35128BD2" w14:textId="7E652639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423" w:type="dxa"/>
          </w:tcPr>
          <w:p w14:paraId="238ACE82" w14:textId="09785FE2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6A030849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s – no control group for comparison</w:t>
            </w:r>
          </w:p>
          <w:p w14:paraId="1161D8A6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71C12301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necessarily generalisable to youth with more complex symptom presentations due to exclusion criteria.</w:t>
            </w:r>
          </w:p>
          <w:p w14:paraId="1968E13D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6795AF02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Small sample size limits generalisability. </w:t>
            </w:r>
          </w:p>
          <w:p w14:paraId="7467D55C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4E71315E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indings relied on parental reporting.</w:t>
            </w:r>
          </w:p>
          <w:p w14:paraId="677FC23B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1F211530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</w:tr>
      <w:tr w:rsidR="00D871ED" w:rsidRPr="00057758" w14:paraId="2CDC17AB" w14:textId="77777777" w:rsidTr="008708C9">
        <w:trPr>
          <w:trHeight w:val="3818"/>
        </w:trPr>
        <w:tc>
          <w:tcPr>
            <w:tcW w:w="1555" w:type="dxa"/>
          </w:tcPr>
          <w:p w14:paraId="6A6F6DBC" w14:textId="10875AC2" w:rsidR="00D871ED" w:rsidRPr="00057758" w:rsidRDefault="00D871ED" w:rsidP="00D871ED">
            <w:pPr>
              <w:rPr>
                <w:sz w:val="20"/>
                <w:szCs w:val="20"/>
              </w:rPr>
            </w:pPr>
            <w:proofErr w:type="spellStart"/>
            <w:r w:rsidRPr="00057758">
              <w:rPr>
                <w:sz w:val="20"/>
                <w:szCs w:val="20"/>
              </w:rPr>
              <w:lastRenderedPageBreak/>
              <w:t>Weidle</w:t>
            </w:r>
            <w:proofErr w:type="spellEnd"/>
            <w:r w:rsidRPr="00057758">
              <w:rPr>
                <w:sz w:val="20"/>
                <w:szCs w:val="20"/>
              </w:rPr>
              <w:t xml:space="preserve"> et al.</w:t>
            </w:r>
            <w:r w:rsidR="006E1088" w:rsidRPr="00057758">
              <w:rPr>
                <w:sz w:val="20"/>
                <w:szCs w:val="20"/>
              </w:rPr>
              <w:t>(</w:t>
            </w:r>
            <w:r w:rsidRPr="00057758">
              <w:rPr>
                <w:sz w:val="20"/>
                <w:szCs w:val="20"/>
              </w:rPr>
              <w:t>2012</w:t>
            </w:r>
            <w:r w:rsidR="006E1088" w:rsidRPr="00057758">
              <w:rPr>
                <w:sz w:val="20"/>
                <w:szCs w:val="20"/>
              </w:rPr>
              <w:t>)</w:t>
            </w:r>
            <w:r w:rsidRPr="00057758">
              <w:rPr>
                <w:sz w:val="20"/>
                <w:szCs w:val="20"/>
              </w:rPr>
              <w:fldChar w:fldCharType="begin"/>
            </w:r>
            <w:r w:rsidR="000D024A">
              <w:rPr>
                <w:sz w:val="20"/>
                <w:szCs w:val="20"/>
              </w:rPr>
              <w:instrText xml:space="preserve"> ADDIN EN.CITE &lt;EndNote&gt;&lt;Cite&gt;&lt;Author&gt;Weidle&lt;/Author&gt;&lt;Year&gt;2012&lt;/Year&gt;&lt;RecNum&gt;198&lt;/RecNum&gt;&lt;DisplayText&gt;(28)&lt;/DisplayText&gt;&lt;record&gt;&lt;rec-number&gt;198&lt;/rec-number&gt;&lt;foreign-keys&gt;&lt;key app="EN" db-id="ztvde52fa5r2voeew2apwpvfzfp0zx5sxeex" timestamp="1633280688" guid="18a6b4a6-823a-47eb-9903-cf6788b783fb"&gt;198&lt;/key&gt;&lt;/foreign-keys&gt;&lt;ref-type name="Journal Article"&gt;17&lt;/ref-type&gt;&lt;contributors&gt;&lt;authors&gt;&lt;author&gt;Weidle, Bernhard&lt;/author&gt;&lt;author&gt;Melin, Karin&lt;/author&gt;&lt;author&gt;Drotz, Elisabeth&lt;/author&gt;&lt;author&gt;Jozefiak, Thomas&lt;/author&gt;&lt;author&gt;Ivarsson, Tord&lt;/author&gt;&lt;/authors&gt;&lt;/contributors&gt;&lt;titles&gt;&lt;title&gt;Preschool and current autistic symptoms in children and adolescents with obsessive-compulsive disorder (OCD)&lt;/title&gt;&lt;secondary-title&gt;Journal of Obsessive-Compulsive and Related Disorders&lt;/secondary-title&gt;&lt;/titles&gt;&lt;periodical&gt;&lt;full-title&gt;Journal of Obsessive-Compulsive and Related Disorders&lt;/full-title&gt;&lt;/periodical&gt;&lt;pages&gt;168-174&lt;/pages&gt;&lt;volume&gt;1&lt;/volume&gt;&lt;number&gt;3&lt;/number&gt;&lt;keywords&gt;&lt;keyword&gt;Obsessive-compulsive disorder&lt;/keyword&gt;&lt;keyword&gt;Autistic traits&lt;/keyword&gt;&lt;keyword&gt;Autism spectrum disorders&lt;/keyword&gt;&lt;keyword&gt;Childhood Adolescence&lt;/keyword&gt;&lt;/keywords&gt;&lt;dates&gt;&lt;year&gt;2012&lt;/year&gt;&lt;pub-dates&gt;&lt;date&gt;2012/07/01/&lt;/date&gt;&lt;/pub-dates&gt;&lt;/dates&gt;&lt;isbn&gt;2211-3649&lt;/isbn&gt;&lt;urls&gt;&lt;related-urls&gt;&lt;url&gt;http://www.sciencedirect.com/science/article/pii/S2211364912000437&lt;/url&gt;&lt;/related-urls&gt;&lt;/urls&gt;&lt;electronic-resource-num&gt;https://doi.org/10.1016/j.jocrd.2012.04.002&lt;/electronic-resource-num&gt;&lt;/record&gt;&lt;/Cite&gt;&lt;/EndNote&gt;</w:instrText>
            </w:r>
            <w:r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8)</w:t>
            </w:r>
            <w:r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678538FD" w14:textId="1DBDE904" w:rsidR="000771B6" w:rsidRPr="00057758" w:rsidRDefault="000771B6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weden</w:t>
            </w:r>
          </w:p>
          <w:p w14:paraId="5122C9F7" w14:textId="77777777" w:rsidR="000771B6" w:rsidRPr="00057758" w:rsidRDefault="000771B6" w:rsidP="00D871ED">
            <w:pPr>
              <w:rPr>
                <w:sz w:val="20"/>
                <w:szCs w:val="20"/>
              </w:rPr>
            </w:pPr>
          </w:p>
          <w:p w14:paraId="4FD1B52A" w14:textId="6DA17EAA" w:rsidR="00D871ED" w:rsidRPr="00057758" w:rsidRDefault="00D913BA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</w:t>
            </w:r>
            <w:r w:rsidR="00D871ED" w:rsidRPr="00057758">
              <w:rPr>
                <w:sz w:val="20"/>
                <w:szCs w:val="20"/>
              </w:rPr>
              <w:t xml:space="preserve">OCD </w:t>
            </w:r>
            <w:r w:rsidRPr="00057758">
              <w:rPr>
                <w:sz w:val="20"/>
                <w:szCs w:val="20"/>
              </w:rPr>
              <w:t>sample</w:t>
            </w:r>
            <w:r w:rsidR="00D871ED" w:rsidRPr="00057758">
              <w:rPr>
                <w:sz w:val="20"/>
                <w:szCs w:val="20"/>
              </w:rPr>
              <w:t xml:space="preserve"> diagnosed according to DSM-IV</w:t>
            </w:r>
            <w:r w:rsidR="00152220" w:rsidRPr="00057758">
              <w:rPr>
                <w:sz w:val="20"/>
                <w:szCs w:val="20"/>
              </w:rPr>
              <w:t xml:space="preserve"> criteria</w:t>
            </w:r>
            <w:r w:rsidR="00D871ED" w:rsidRPr="00057758">
              <w:rPr>
                <w:sz w:val="20"/>
                <w:szCs w:val="20"/>
              </w:rPr>
              <w:t xml:space="preserve"> - n=105</w:t>
            </w:r>
          </w:p>
          <w:p w14:paraId="3B1FED5E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52E1F235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n =44 (41.9%)</w:t>
            </w:r>
          </w:p>
          <w:p w14:paraId="4115CAE6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7C15A5C1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 n= 61 (58.1%)</w:t>
            </w:r>
          </w:p>
          <w:p w14:paraId="6584D2E6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339BB013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34818C93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Age and gender matched control group from a Swedish town in the same geographical area-n=108</w:t>
            </w:r>
          </w:p>
          <w:p w14:paraId="75A82BCA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76BE9FAB" w14:textId="04A383CA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ase-control study</w:t>
            </w:r>
          </w:p>
        </w:tc>
        <w:tc>
          <w:tcPr>
            <w:tcW w:w="1560" w:type="dxa"/>
          </w:tcPr>
          <w:p w14:paraId="0A004A00" w14:textId="149349A9" w:rsidR="00D871ED" w:rsidRPr="00057758" w:rsidRDefault="00D913BA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Sample </w:t>
            </w:r>
            <w:r w:rsidR="00D871ED" w:rsidRPr="00057758">
              <w:rPr>
                <w:sz w:val="20"/>
                <w:szCs w:val="20"/>
              </w:rPr>
              <w:t xml:space="preserve">Mean </w:t>
            </w:r>
            <w:r w:rsidRPr="00057758">
              <w:rPr>
                <w:sz w:val="20"/>
                <w:szCs w:val="20"/>
              </w:rPr>
              <w:t>A</w:t>
            </w:r>
            <w:r w:rsidR="00D871ED" w:rsidRPr="00057758">
              <w:rPr>
                <w:sz w:val="20"/>
                <w:szCs w:val="20"/>
              </w:rPr>
              <w:t>ge = 13</w:t>
            </w:r>
          </w:p>
        </w:tc>
        <w:tc>
          <w:tcPr>
            <w:tcW w:w="1559" w:type="dxa"/>
          </w:tcPr>
          <w:p w14:paraId="1A6EE0DF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CQ</w:t>
            </w:r>
          </w:p>
          <w:p w14:paraId="2AB58994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  <w:p w14:paraId="116BBFF2" w14:textId="1EEDAEAC" w:rsidR="008708C9" w:rsidRPr="00057758" w:rsidRDefault="008708C9" w:rsidP="008708C9">
            <w:pPr>
              <w:rPr>
                <w:sz w:val="20"/>
                <w:szCs w:val="20"/>
              </w:rPr>
            </w:pPr>
          </w:p>
          <w:p w14:paraId="6DAF5DD6" w14:textId="1DFC96D2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7BAFBA0C" w14:textId="7712CB16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CQ total scores statistically significantly higher in the OCD group (m=5.9, SD-3.2</w:t>
            </w:r>
            <w:r w:rsidR="004A6064" w:rsidRPr="00057758">
              <w:rPr>
                <w:sz w:val="20"/>
                <w:szCs w:val="20"/>
              </w:rPr>
              <w:t>, n=105</w:t>
            </w:r>
            <w:r w:rsidRPr="00057758">
              <w:rPr>
                <w:sz w:val="20"/>
                <w:szCs w:val="20"/>
              </w:rPr>
              <w:t>) than in the control group (m=3.2, SD=3.</w:t>
            </w:r>
            <w:proofErr w:type="gramStart"/>
            <w:r w:rsidRPr="00057758">
              <w:rPr>
                <w:sz w:val="20"/>
                <w:szCs w:val="20"/>
              </w:rPr>
              <w:t>1</w:t>
            </w:r>
            <w:r w:rsidR="004A6064" w:rsidRPr="00057758">
              <w:rPr>
                <w:sz w:val="20"/>
                <w:szCs w:val="20"/>
              </w:rPr>
              <w:t>,n</w:t>
            </w:r>
            <w:proofErr w:type="gramEnd"/>
            <w:r w:rsidR="004A6064" w:rsidRPr="00057758">
              <w:rPr>
                <w:sz w:val="20"/>
                <w:szCs w:val="20"/>
              </w:rPr>
              <w:t>=108</w:t>
            </w:r>
            <w:r w:rsidRPr="00057758">
              <w:rPr>
                <w:sz w:val="20"/>
                <w:szCs w:val="20"/>
              </w:rPr>
              <w:t>)</w:t>
            </w:r>
          </w:p>
          <w:p w14:paraId="1F81605D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415A88F5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Independent t-test= 6.2250, </w:t>
            </w:r>
            <w:proofErr w:type="spellStart"/>
            <w:r w:rsidRPr="00057758">
              <w:rPr>
                <w:sz w:val="20"/>
                <w:szCs w:val="20"/>
              </w:rPr>
              <w:t>df</w:t>
            </w:r>
            <w:proofErr w:type="spellEnd"/>
            <w:r w:rsidRPr="00057758">
              <w:rPr>
                <w:sz w:val="20"/>
                <w:szCs w:val="20"/>
              </w:rPr>
              <w:t>=211, p=0.0001, moderate effect size r=.40.</w:t>
            </w:r>
          </w:p>
          <w:p w14:paraId="4944E92F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73B2832B" w14:textId="1BDF761D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---------------------------------------</w:t>
            </w:r>
          </w:p>
          <w:p w14:paraId="225EF352" w14:textId="1A6DF4D4" w:rsidR="00D871ED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CQ&gt;/= to 15 (score indicating</w:t>
            </w:r>
            <w:r w:rsidR="004A6064" w:rsidRPr="00057758">
              <w:rPr>
                <w:sz w:val="20"/>
                <w:szCs w:val="20"/>
              </w:rPr>
              <w:t xml:space="preserve"> likely</w:t>
            </w:r>
            <w:r w:rsidRPr="00057758">
              <w:rPr>
                <w:sz w:val="20"/>
                <w:szCs w:val="20"/>
              </w:rPr>
              <w:t xml:space="preserve"> ASD) – OCD group n=1 (0.95%) and Control group n=1 (0.94). OCD group.</w:t>
            </w:r>
          </w:p>
          <w:p w14:paraId="35E6B8C1" w14:textId="77777777" w:rsidR="006B0FA9" w:rsidRDefault="006B0FA9" w:rsidP="00D871ED">
            <w:pPr>
              <w:rPr>
                <w:sz w:val="20"/>
                <w:szCs w:val="20"/>
              </w:rPr>
            </w:pPr>
          </w:p>
          <w:p w14:paraId="1D7D8119" w14:textId="74FFE6BE" w:rsidR="006B0FA9" w:rsidRPr="00057758" w:rsidRDefault="006B0FA9" w:rsidP="00D87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CQ&gt;/= to 9 in OCD group = 21%, Fishers Exact Test, p=0.001</w:t>
            </w:r>
          </w:p>
          <w:p w14:paraId="38485587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0976B93A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2AAC8F22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38FBD382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2FEDF8FF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.</w:t>
            </w:r>
          </w:p>
        </w:tc>
        <w:tc>
          <w:tcPr>
            <w:tcW w:w="1423" w:type="dxa"/>
          </w:tcPr>
          <w:p w14:paraId="57760F26" w14:textId="77777777" w:rsidR="00D871ED" w:rsidRPr="00057758" w:rsidRDefault="00D871ED" w:rsidP="00D871ED">
            <w:pPr>
              <w:rPr>
                <w:color w:val="000000" w:themeColor="text1"/>
                <w:sz w:val="20"/>
                <w:szCs w:val="20"/>
              </w:rPr>
            </w:pPr>
            <w:r w:rsidRPr="00057758">
              <w:rPr>
                <w:color w:val="000000" w:themeColor="text1"/>
                <w:sz w:val="20"/>
                <w:szCs w:val="20"/>
              </w:rPr>
              <w:t xml:space="preserve">Not reported on </w:t>
            </w:r>
          </w:p>
          <w:p w14:paraId="67300DB4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398A979F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</w:tcPr>
          <w:p w14:paraId="14E77173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tudy used a dimensional approach comparing current and pre-school ASD symptoms.</w:t>
            </w:r>
          </w:p>
          <w:p w14:paraId="0160AF94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753C67F3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Limitations – </w:t>
            </w:r>
          </w:p>
          <w:p w14:paraId="296CD568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ome ASQ scores may be a result of faulty parental observations and interpretations.</w:t>
            </w:r>
          </w:p>
          <w:p w14:paraId="4F43CD06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263A7D0D" w14:textId="0EC1E2FD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Semi-structured interview such as ADIS or DISCO was not used.</w:t>
            </w:r>
          </w:p>
        </w:tc>
      </w:tr>
      <w:tr w:rsidR="00D871ED" w:rsidRPr="00057758" w14:paraId="18FEA99C" w14:textId="77777777" w:rsidTr="008708C9">
        <w:trPr>
          <w:trHeight w:val="325"/>
        </w:trPr>
        <w:tc>
          <w:tcPr>
            <w:tcW w:w="1555" w:type="dxa"/>
          </w:tcPr>
          <w:p w14:paraId="2552D9D4" w14:textId="2C0D1270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Wolters et al.</w:t>
            </w:r>
            <w:r w:rsidR="006E1088" w:rsidRPr="00057758">
              <w:rPr>
                <w:sz w:val="20"/>
                <w:szCs w:val="20"/>
              </w:rPr>
              <w:t>(</w:t>
            </w:r>
            <w:r w:rsidRPr="00057758">
              <w:rPr>
                <w:sz w:val="20"/>
                <w:szCs w:val="20"/>
              </w:rPr>
              <w:t>2016</w:t>
            </w:r>
            <w:r w:rsidR="006E1088" w:rsidRPr="00057758">
              <w:rPr>
                <w:sz w:val="20"/>
                <w:szCs w:val="20"/>
              </w:rPr>
              <w:t>)</w:t>
            </w:r>
            <w:r w:rsidRPr="00057758">
              <w:rPr>
                <w:sz w:val="20"/>
                <w:szCs w:val="20"/>
              </w:rPr>
              <w:fldChar w:fldCharType="begin"/>
            </w:r>
            <w:r w:rsidR="000D024A">
              <w:rPr>
                <w:sz w:val="20"/>
                <w:szCs w:val="20"/>
              </w:rPr>
              <w:instrText xml:space="preserve"> ADDIN EN.CITE &lt;EndNote&gt;&lt;Cite&gt;&lt;Author&gt;Wolters&lt;/Author&gt;&lt;Year&gt;2016&lt;/Year&gt;&lt;RecNum&gt;193&lt;/RecNum&gt;&lt;DisplayText&gt;(29)&lt;/DisplayText&gt;&lt;record&gt;&lt;rec-number&gt;193&lt;/rec-number&gt;&lt;foreign-keys&gt;&lt;key app="EN" db-id="ztvde52fa5r2voeew2apwpvfzfp0zx5sxeex" timestamp="1633280688" guid="711df349-5fc4-43ec-919e-bd6b2ca89210"&gt;193&lt;/key&gt;&lt;/foreign-keys&gt;&lt;ref-type name="Journal Article"&gt;17&lt;/ref-type&gt;&lt;contributors&gt;&lt;authors&gt;&lt;author&gt;Wolters, Lidewij H.&lt;/author&gt;&lt;author&gt;de Haan, Else&lt;/author&gt;&lt;author&gt;Hogendoorn, Sanne M.&lt;/author&gt;&lt;author&gt;Boer, Frits&lt;/author&gt;&lt;author&gt;Prins, Pier J. M.&lt;/author&gt;&lt;/authors&gt;&lt;/contributors&gt;&lt;titles&gt;&lt;title&gt;Severe pediatric obsessive compulsive disorder and co-morbid autistic symptoms: Effectiveness of cognitive behavioral therapy&lt;/title&gt;&lt;secondary-title&gt;Journal of Obsessive-Compulsive and Related Disorders&lt;/secondary-title&gt;&lt;/titles&gt;&lt;periodical&gt;&lt;full-title&gt;Journal of Obsessive-Compulsive and Related Disorders&lt;/full-title&gt;&lt;/periodical&gt;&lt;pages&gt;69-77&lt;/pages&gt;&lt;volume&gt;10&lt;/volume&gt;&lt;keywords&gt;&lt;keyword&gt;Obsessive-compulsive disorder&lt;/keyword&gt;&lt;keyword&gt;Pediatric OCD&lt;/keyword&gt;&lt;keyword&gt;Cognitive behavioral therapy&lt;/keyword&gt;&lt;keyword&gt;Predictor&lt;/keyword&gt;&lt;keyword&gt;Autism&lt;/keyword&gt;&lt;keyword&gt;Severity&lt;/keyword&gt;&lt;/keywords&gt;&lt;dates&gt;&lt;year&gt;2016&lt;/year&gt;&lt;pub-dates&gt;&lt;date&gt;2016/07/01/&lt;/date&gt;&lt;/pub-dates&gt;&lt;/dates&gt;&lt;isbn&gt;2211-3649&lt;/isbn&gt;&lt;urls&gt;&lt;related-urls&gt;&lt;url&gt;http://www.sciencedirect.com/science/article/pii/S221136491630080X&lt;/url&gt;&lt;/related-urls&gt;&lt;/urls&gt;&lt;electronic-resource-num&gt;https://doi.org/10.1016/j.jocrd.2016.06.002&lt;/electronic-resource-num&gt;&lt;/record&gt;&lt;/Cite&gt;&lt;/EndNote&gt;</w:instrText>
            </w:r>
            <w:r w:rsidRPr="00057758">
              <w:rPr>
                <w:sz w:val="20"/>
                <w:szCs w:val="20"/>
              </w:rPr>
              <w:fldChar w:fldCharType="separate"/>
            </w:r>
            <w:r w:rsidR="000D024A">
              <w:rPr>
                <w:noProof/>
                <w:sz w:val="20"/>
                <w:szCs w:val="20"/>
              </w:rPr>
              <w:t>(29)</w:t>
            </w:r>
            <w:r w:rsidRPr="00057758">
              <w:rPr>
                <w:sz w:val="20"/>
                <w:szCs w:val="20"/>
              </w:rPr>
              <w:fldChar w:fldCharType="end"/>
            </w:r>
          </w:p>
        </w:tc>
        <w:tc>
          <w:tcPr>
            <w:tcW w:w="1842" w:type="dxa"/>
          </w:tcPr>
          <w:p w14:paraId="3D55661E" w14:textId="0EA56237" w:rsidR="000771B6" w:rsidRPr="00057758" w:rsidRDefault="000771B6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Denmark </w:t>
            </w:r>
          </w:p>
          <w:p w14:paraId="447D3BA2" w14:textId="77777777" w:rsidR="000771B6" w:rsidRPr="00057758" w:rsidRDefault="000771B6" w:rsidP="00D871ED">
            <w:pPr>
              <w:rPr>
                <w:sz w:val="20"/>
                <w:szCs w:val="20"/>
              </w:rPr>
            </w:pPr>
          </w:p>
          <w:p w14:paraId="767B6684" w14:textId="3EAAE664" w:rsidR="00D871ED" w:rsidRPr="00057758" w:rsidRDefault="00D913BA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</w:t>
            </w:r>
            <w:r w:rsidR="00D871ED" w:rsidRPr="00057758">
              <w:rPr>
                <w:sz w:val="20"/>
                <w:szCs w:val="20"/>
              </w:rPr>
              <w:t xml:space="preserve">OCD </w:t>
            </w:r>
            <w:r w:rsidRPr="00057758">
              <w:rPr>
                <w:sz w:val="20"/>
                <w:szCs w:val="20"/>
              </w:rPr>
              <w:t>Sample</w:t>
            </w:r>
            <w:r w:rsidR="00D871ED" w:rsidRPr="00057758">
              <w:rPr>
                <w:sz w:val="20"/>
                <w:szCs w:val="20"/>
              </w:rPr>
              <w:t xml:space="preserve"> - </w:t>
            </w:r>
            <w:proofErr w:type="gramStart"/>
            <w:r w:rsidR="00D871ED" w:rsidRPr="00057758">
              <w:rPr>
                <w:sz w:val="20"/>
                <w:szCs w:val="20"/>
              </w:rPr>
              <w:t>diagnosed  according</w:t>
            </w:r>
            <w:proofErr w:type="gramEnd"/>
            <w:r w:rsidR="00D871ED" w:rsidRPr="00057758">
              <w:rPr>
                <w:sz w:val="20"/>
                <w:szCs w:val="20"/>
              </w:rPr>
              <w:t xml:space="preserve"> to DSM-IV TR criteria n=58</w:t>
            </w:r>
          </w:p>
          <w:p w14:paraId="7718C13F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0BBA924A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Male - n=24 (41.4%)</w:t>
            </w:r>
          </w:p>
          <w:p w14:paraId="0F8AD2DD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Female -n = 34 (58.6%)</w:t>
            </w:r>
          </w:p>
          <w:p w14:paraId="5BC821AE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4EA4AEEC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No comparison </w:t>
            </w:r>
            <w:proofErr w:type="gramStart"/>
            <w:r w:rsidRPr="00057758">
              <w:rPr>
                <w:sz w:val="20"/>
                <w:szCs w:val="20"/>
              </w:rPr>
              <w:t>group</w:t>
            </w:r>
            <w:proofErr w:type="gramEnd"/>
          </w:p>
          <w:p w14:paraId="48B8FBE7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044270CF" w14:textId="35EFE8B4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Randomised Control Trial</w:t>
            </w:r>
          </w:p>
          <w:p w14:paraId="27C0EF4C" w14:textId="573AFA86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1560" w:type="dxa"/>
          </w:tcPr>
          <w:p w14:paraId="153CA12F" w14:textId="204D5760" w:rsidR="00D913BA" w:rsidRPr="00057758" w:rsidRDefault="00D913BA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Total OCD Sample Mean Age = 12.8, SD =2.6</w:t>
            </w:r>
          </w:p>
          <w:p w14:paraId="4F9862D8" w14:textId="77777777" w:rsidR="00D913BA" w:rsidRPr="00057758" w:rsidRDefault="00D913BA" w:rsidP="00D871ED">
            <w:pPr>
              <w:rPr>
                <w:sz w:val="20"/>
                <w:szCs w:val="20"/>
              </w:rPr>
            </w:pPr>
          </w:p>
          <w:p w14:paraId="2FA8FD58" w14:textId="4BF4510E" w:rsidR="00D871ED" w:rsidRPr="00057758" w:rsidRDefault="00D913BA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Total OCD Sample </w:t>
            </w:r>
            <w:r w:rsidR="00D871ED" w:rsidRPr="00057758">
              <w:rPr>
                <w:sz w:val="20"/>
                <w:szCs w:val="20"/>
              </w:rPr>
              <w:t xml:space="preserve">Age </w:t>
            </w:r>
            <w:r w:rsidRPr="00057758">
              <w:rPr>
                <w:sz w:val="20"/>
                <w:szCs w:val="20"/>
              </w:rPr>
              <w:t>R</w:t>
            </w:r>
            <w:r w:rsidR="00D871ED" w:rsidRPr="00057758">
              <w:rPr>
                <w:sz w:val="20"/>
                <w:szCs w:val="20"/>
              </w:rPr>
              <w:t>ange</w:t>
            </w:r>
            <w:r w:rsidRPr="00057758">
              <w:rPr>
                <w:sz w:val="20"/>
                <w:szCs w:val="20"/>
              </w:rPr>
              <w:t xml:space="preserve"> =</w:t>
            </w:r>
            <w:r w:rsidR="00D871ED" w:rsidRPr="00057758">
              <w:rPr>
                <w:sz w:val="20"/>
                <w:szCs w:val="20"/>
              </w:rPr>
              <w:t>8-18 years</w:t>
            </w:r>
            <w:r w:rsidRPr="00057758">
              <w:rPr>
                <w:sz w:val="20"/>
                <w:szCs w:val="20"/>
              </w:rPr>
              <w:t>.</w:t>
            </w:r>
          </w:p>
          <w:p w14:paraId="010BDE6E" w14:textId="01EBBE68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46CA0D46" w14:textId="72011F35" w:rsidR="008708C9" w:rsidRPr="00057758" w:rsidRDefault="008708C9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SBQ</w:t>
            </w:r>
          </w:p>
          <w:p w14:paraId="03198225" w14:textId="1F52CE88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CY-BOCS</w:t>
            </w:r>
          </w:p>
          <w:p w14:paraId="69F9CA8A" w14:textId="77777777" w:rsidR="00D871ED" w:rsidRPr="00057758" w:rsidRDefault="00D871ED" w:rsidP="008708C9">
            <w:pPr>
              <w:rPr>
                <w:sz w:val="20"/>
                <w:szCs w:val="20"/>
              </w:rPr>
            </w:pPr>
          </w:p>
        </w:tc>
        <w:tc>
          <w:tcPr>
            <w:tcW w:w="2835" w:type="dxa"/>
          </w:tcPr>
          <w:p w14:paraId="2EDC0C5B" w14:textId="7B709599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SBQ </w:t>
            </w:r>
            <w:proofErr w:type="spellStart"/>
            <w:r w:rsidRPr="00057758">
              <w:rPr>
                <w:sz w:val="20"/>
                <w:szCs w:val="20"/>
              </w:rPr>
              <w:t>normoscore</w:t>
            </w:r>
            <w:proofErr w:type="spellEnd"/>
            <w:r w:rsidRPr="00057758">
              <w:rPr>
                <w:sz w:val="20"/>
                <w:szCs w:val="20"/>
              </w:rPr>
              <w:t xml:space="preserve"> – mean =4.3 SD=1.6.</w:t>
            </w:r>
          </w:p>
          <w:p w14:paraId="4AD2CFC2" w14:textId="2905CEC0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14791102" w14:textId="78E43305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SBQ </w:t>
            </w:r>
            <w:proofErr w:type="spellStart"/>
            <w:r w:rsidRPr="00057758">
              <w:rPr>
                <w:sz w:val="20"/>
                <w:szCs w:val="20"/>
              </w:rPr>
              <w:t>normoscore</w:t>
            </w:r>
            <w:proofErr w:type="spellEnd"/>
            <w:r w:rsidRPr="00057758">
              <w:rPr>
                <w:sz w:val="20"/>
                <w:szCs w:val="20"/>
              </w:rPr>
              <w:t xml:space="preserve"> range = 1-6</w:t>
            </w:r>
          </w:p>
          <w:p w14:paraId="038E30CE" w14:textId="5066916A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00F2EF5C" w14:textId="5C9F80B8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 xml:space="preserve">CSBQ </w:t>
            </w:r>
            <w:proofErr w:type="spellStart"/>
            <w:r w:rsidRPr="00057758">
              <w:rPr>
                <w:sz w:val="20"/>
                <w:szCs w:val="20"/>
              </w:rPr>
              <w:t>normoscore</w:t>
            </w:r>
            <w:proofErr w:type="spellEnd"/>
            <w:r w:rsidRPr="00057758">
              <w:rPr>
                <w:sz w:val="20"/>
                <w:szCs w:val="20"/>
              </w:rPr>
              <w:t xml:space="preserve"> &gt;/= 95</w:t>
            </w:r>
            <w:r w:rsidRPr="00057758">
              <w:rPr>
                <w:sz w:val="20"/>
                <w:szCs w:val="20"/>
                <w:vertAlign w:val="superscript"/>
              </w:rPr>
              <w:t>th</w:t>
            </w:r>
            <w:r w:rsidRPr="00057758">
              <w:rPr>
                <w:sz w:val="20"/>
                <w:szCs w:val="20"/>
              </w:rPr>
              <w:t xml:space="preserve"> percentile n=16 </w:t>
            </w:r>
          </w:p>
        </w:tc>
        <w:tc>
          <w:tcPr>
            <w:tcW w:w="2268" w:type="dxa"/>
          </w:tcPr>
          <w:p w14:paraId="02D54975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Baseline CBSQ and baseline CY-BOCS scores were significantly correlated r=.35, p=.009</w:t>
            </w:r>
          </w:p>
          <w:p w14:paraId="4B6FC759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1A3F8F5D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</w:tc>
        <w:tc>
          <w:tcPr>
            <w:tcW w:w="1423" w:type="dxa"/>
          </w:tcPr>
          <w:p w14:paraId="136BAED7" w14:textId="77777777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Not reported on</w:t>
            </w:r>
          </w:p>
        </w:tc>
        <w:tc>
          <w:tcPr>
            <w:tcW w:w="1707" w:type="dxa"/>
          </w:tcPr>
          <w:p w14:paraId="251F2F98" w14:textId="19A10FAB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The main research question explored CBT efficacy related to OCD severity and ASD symptoms.</w:t>
            </w:r>
          </w:p>
          <w:p w14:paraId="22D33766" w14:textId="77777777" w:rsidR="00D871ED" w:rsidRPr="00057758" w:rsidRDefault="00D871ED" w:rsidP="00D871ED">
            <w:pPr>
              <w:rPr>
                <w:sz w:val="20"/>
                <w:szCs w:val="20"/>
              </w:rPr>
            </w:pPr>
          </w:p>
          <w:p w14:paraId="1C010672" w14:textId="3ABEBB45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t>Limitations – the study was not designed to specifically assess ASD traits in an OCD sample. The study focussed on treatment outcomes.</w:t>
            </w:r>
          </w:p>
          <w:p w14:paraId="188A9EE6" w14:textId="1C25C012" w:rsidR="00D871ED" w:rsidRPr="00057758" w:rsidRDefault="00D871ED" w:rsidP="00D871ED">
            <w:pPr>
              <w:rPr>
                <w:sz w:val="20"/>
                <w:szCs w:val="20"/>
              </w:rPr>
            </w:pPr>
            <w:r w:rsidRPr="00057758">
              <w:rPr>
                <w:sz w:val="20"/>
                <w:szCs w:val="20"/>
              </w:rPr>
              <w:lastRenderedPageBreak/>
              <w:t>There was no comparison control group to compare CSBQ scores to sample.</w:t>
            </w:r>
          </w:p>
        </w:tc>
      </w:tr>
    </w:tbl>
    <w:p w14:paraId="2D637160" w14:textId="5A307058" w:rsidR="004E4ED3" w:rsidRPr="00057758" w:rsidRDefault="004E4ED3">
      <w:pPr>
        <w:rPr>
          <w:sz w:val="20"/>
          <w:szCs w:val="20"/>
        </w:rPr>
      </w:pPr>
    </w:p>
    <w:p w14:paraId="2432B742" w14:textId="35E71E77" w:rsidR="00503090" w:rsidRPr="00057758" w:rsidRDefault="002550F5">
      <w:pPr>
        <w:rPr>
          <w:sz w:val="20"/>
          <w:szCs w:val="20"/>
        </w:rPr>
      </w:pPr>
      <w:r w:rsidRPr="00057758">
        <w:rPr>
          <w:rFonts w:eastAsiaTheme="minorHAnsi"/>
          <w:sz w:val="20"/>
          <w:szCs w:val="20"/>
          <w:lang w:eastAsia="en-US"/>
        </w:rPr>
        <w:t xml:space="preserve">ADHD – Attention Deficit Hyperactivity Disorder, </w:t>
      </w:r>
      <w:r w:rsidR="003159F1" w:rsidRPr="00057758">
        <w:rPr>
          <w:rFonts w:eastAsiaTheme="minorHAnsi"/>
          <w:sz w:val="20"/>
          <w:szCs w:val="20"/>
          <w:lang w:eastAsia="en-US"/>
        </w:rPr>
        <w:t>AQ-</w:t>
      </w:r>
      <w:r w:rsidR="00D63752" w:rsidRPr="00057758">
        <w:rPr>
          <w:rFonts w:eastAsiaTheme="minorHAnsi"/>
          <w:sz w:val="20"/>
          <w:szCs w:val="20"/>
          <w:lang w:eastAsia="en-US"/>
        </w:rPr>
        <w:t>- Autism Quotient,</w:t>
      </w:r>
      <w:r w:rsidR="00AA7C05" w:rsidRPr="00057758">
        <w:rPr>
          <w:rFonts w:eastAsiaTheme="minorHAnsi"/>
          <w:sz w:val="20"/>
          <w:szCs w:val="20"/>
          <w:lang w:eastAsia="en-US"/>
        </w:rPr>
        <w:t xml:space="preserve"> </w:t>
      </w:r>
      <w:r w:rsidR="00771DDC" w:rsidRPr="00057758">
        <w:rPr>
          <w:sz w:val="20"/>
          <w:szCs w:val="20"/>
        </w:rPr>
        <w:t xml:space="preserve"> </w:t>
      </w:r>
      <w:r w:rsidR="00503090" w:rsidRPr="00057758">
        <w:rPr>
          <w:sz w:val="20"/>
          <w:szCs w:val="20"/>
        </w:rPr>
        <w:t>ASD-</w:t>
      </w:r>
      <w:r w:rsidR="00771DDC" w:rsidRPr="00057758">
        <w:rPr>
          <w:sz w:val="20"/>
          <w:szCs w:val="20"/>
        </w:rPr>
        <w:t xml:space="preserve"> Autism Spectrum Disorder,</w:t>
      </w:r>
      <w:r w:rsidR="007473CA" w:rsidRPr="00057758">
        <w:rPr>
          <w:sz w:val="20"/>
          <w:szCs w:val="20"/>
        </w:rPr>
        <w:t xml:space="preserve"> ASQ -Autism Spectrum Quotient,</w:t>
      </w:r>
      <w:r w:rsidR="00503090" w:rsidRPr="00057758">
        <w:rPr>
          <w:sz w:val="20"/>
          <w:szCs w:val="20"/>
        </w:rPr>
        <w:t xml:space="preserve"> ASSQ-</w:t>
      </w:r>
      <w:r w:rsidR="00771DDC" w:rsidRPr="00057758">
        <w:rPr>
          <w:sz w:val="20"/>
          <w:szCs w:val="20"/>
        </w:rPr>
        <w:t xml:space="preserve"> Autism Spectrum Screening Questionnaire,</w:t>
      </w:r>
      <w:r w:rsidR="00BF76AF" w:rsidRPr="00057758">
        <w:rPr>
          <w:sz w:val="20"/>
          <w:szCs w:val="20"/>
        </w:rPr>
        <w:t xml:space="preserve"> CBT – Cognitive Behavioural Therapy,</w:t>
      </w:r>
      <w:r w:rsidR="00541A9A" w:rsidRPr="00057758">
        <w:rPr>
          <w:sz w:val="20"/>
          <w:szCs w:val="20"/>
        </w:rPr>
        <w:t xml:space="preserve"> CGAS-Children’s Global Assessment Scale, </w:t>
      </w:r>
      <w:r w:rsidR="00D63752" w:rsidRPr="00057758">
        <w:rPr>
          <w:sz w:val="20"/>
          <w:szCs w:val="20"/>
        </w:rPr>
        <w:t>CGI-S -Clinical Global Impression Severity Scale,</w:t>
      </w:r>
      <w:r w:rsidR="00950B5C" w:rsidRPr="00057758">
        <w:rPr>
          <w:sz w:val="20"/>
          <w:szCs w:val="20"/>
        </w:rPr>
        <w:t xml:space="preserve"> </w:t>
      </w:r>
      <w:r w:rsidR="00AA7C05" w:rsidRPr="00057758">
        <w:rPr>
          <w:sz w:val="20"/>
          <w:szCs w:val="20"/>
        </w:rPr>
        <w:t>COIS-P– Child Obsessive-Compulsive Impact</w:t>
      </w:r>
      <w:r w:rsidR="00A77B16" w:rsidRPr="00057758">
        <w:rPr>
          <w:sz w:val="20"/>
          <w:szCs w:val="20"/>
        </w:rPr>
        <w:t xml:space="preserve"> Scale (parent version)</w:t>
      </w:r>
      <w:r w:rsidR="00AA7C05" w:rsidRPr="00057758">
        <w:rPr>
          <w:sz w:val="20"/>
          <w:szCs w:val="20"/>
        </w:rPr>
        <w:t>,</w:t>
      </w:r>
      <w:r w:rsidR="00A77B16" w:rsidRPr="00057758">
        <w:rPr>
          <w:sz w:val="20"/>
          <w:szCs w:val="20"/>
        </w:rPr>
        <w:t xml:space="preserve"> COIS-R – Child Obsessive-Compulsive Impact Scale (Revised), </w:t>
      </w:r>
      <w:r w:rsidR="006A0E2A" w:rsidRPr="00057758">
        <w:rPr>
          <w:sz w:val="20"/>
          <w:szCs w:val="20"/>
        </w:rPr>
        <w:t xml:space="preserve"> CSBQ - Ch</w:t>
      </w:r>
      <w:r w:rsidR="00BF76AF" w:rsidRPr="00057758">
        <w:rPr>
          <w:sz w:val="20"/>
          <w:szCs w:val="20"/>
        </w:rPr>
        <w:t>i</w:t>
      </w:r>
      <w:r w:rsidR="006A0E2A" w:rsidRPr="00057758">
        <w:rPr>
          <w:sz w:val="20"/>
          <w:szCs w:val="20"/>
        </w:rPr>
        <w:t>ldren’s Social Behaviour Questionnaire,</w:t>
      </w:r>
      <w:r w:rsidR="00AA7C05" w:rsidRPr="00057758">
        <w:rPr>
          <w:sz w:val="20"/>
          <w:szCs w:val="20"/>
        </w:rPr>
        <w:t xml:space="preserve"> </w:t>
      </w:r>
      <w:r w:rsidR="00503090" w:rsidRPr="00057758">
        <w:rPr>
          <w:sz w:val="20"/>
          <w:szCs w:val="20"/>
        </w:rPr>
        <w:t>CY-BOCS-</w:t>
      </w:r>
      <w:r w:rsidR="00771DDC" w:rsidRPr="00057758">
        <w:rPr>
          <w:sz w:val="20"/>
          <w:szCs w:val="20"/>
        </w:rPr>
        <w:t xml:space="preserve"> Children’s Yale Brown Obsessive Compulsive Scale,</w:t>
      </w:r>
      <w:r w:rsidR="00A77B16" w:rsidRPr="00057758">
        <w:rPr>
          <w:sz w:val="20"/>
          <w:szCs w:val="20"/>
        </w:rPr>
        <w:t xml:space="preserve"> </w:t>
      </w:r>
      <w:r w:rsidR="00950B5C" w:rsidRPr="00057758">
        <w:rPr>
          <w:sz w:val="20"/>
          <w:szCs w:val="20"/>
        </w:rPr>
        <w:t>DISCO-</w:t>
      </w:r>
      <w:r w:rsidR="00503090" w:rsidRPr="00057758">
        <w:rPr>
          <w:sz w:val="20"/>
          <w:szCs w:val="20"/>
        </w:rPr>
        <w:t xml:space="preserve"> </w:t>
      </w:r>
      <w:r w:rsidR="007473CA" w:rsidRPr="00057758">
        <w:rPr>
          <w:sz w:val="20"/>
          <w:szCs w:val="20"/>
        </w:rPr>
        <w:t xml:space="preserve">Diagnostic Interview for Social and Communication Disorders, </w:t>
      </w:r>
      <w:r w:rsidR="00503090" w:rsidRPr="00057758">
        <w:rPr>
          <w:sz w:val="20"/>
          <w:szCs w:val="20"/>
        </w:rPr>
        <w:t>DSM-IV-TR-</w:t>
      </w:r>
      <w:r w:rsidR="0091627E" w:rsidRPr="00057758">
        <w:rPr>
          <w:sz w:val="20"/>
          <w:szCs w:val="20"/>
        </w:rPr>
        <w:t xml:space="preserve"> Diagnostic and Statistical Manual of Mental Disorders</w:t>
      </w:r>
      <w:r w:rsidR="00F83EC2" w:rsidRPr="00057758">
        <w:rPr>
          <w:sz w:val="20"/>
          <w:szCs w:val="20"/>
        </w:rPr>
        <w:t xml:space="preserve"> (Fourth Revision)</w:t>
      </w:r>
      <w:r w:rsidR="0091627E" w:rsidRPr="00057758">
        <w:rPr>
          <w:sz w:val="20"/>
          <w:szCs w:val="20"/>
        </w:rPr>
        <w:t>,</w:t>
      </w:r>
      <w:r w:rsidR="00541A9A" w:rsidRPr="00057758">
        <w:rPr>
          <w:sz w:val="20"/>
          <w:szCs w:val="20"/>
        </w:rPr>
        <w:t xml:space="preserve"> ICD-10 – International Classification of Diseases (Tenth Revision),</w:t>
      </w:r>
      <w:r w:rsidR="000F3C47" w:rsidRPr="00057758">
        <w:rPr>
          <w:sz w:val="20"/>
          <w:szCs w:val="20"/>
        </w:rPr>
        <w:t xml:space="preserve"> IQ-Intelligence Quotient,</w:t>
      </w:r>
      <w:r w:rsidR="00541A9A" w:rsidRPr="00057758">
        <w:rPr>
          <w:sz w:val="20"/>
          <w:szCs w:val="20"/>
        </w:rPr>
        <w:t xml:space="preserve"> </w:t>
      </w:r>
      <w:r w:rsidRPr="00057758">
        <w:rPr>
          <w:sz w:val="20"/>
          <w:szCs w:val="20"/>
        </w:rPr>
        <w:t xml:space="preserve"> IQR – Interquartile Range</w:t>
      </w:r>
      <w:r w:rsidR="0091627E" w:rsidRPr="00057758">
        <w:rPr>
          <w:sz w:val="20"/>
          <w:szCs w:val="20"/>
        </w:rPr>
        <w:t>,</w:t>
      </w:r>
      <w:r w:rsidR="00950B5C" w:rsidRPr="00057758">
        <w:rPr>
          <w:sz w:val="20"/>
          <w:szCs w:val="20"/>
        </w:rPr>
        <w:t xml:space="preserve"> m-mean,</w:t>
      </w:r>
      <w:r w:rsidR="003159F1" w:rsidRPr="00057758">
        <w:rPr>
          <w:sz w:val="20"/>
          <w:szCs w:val="20"/>
        </w:rPr>
        <w:t xml:space="preserve"> </w:t>
      </w:r>
      <w:r w:rsidR="00771DDC" w:rsidRPr="00057758">
        <w:rPr>
          <w:sz w:val="20"/>
          <w:szCs w:val="20"/>
        </w:rPr>
        <w:t>n-</w:t>
      </w:r>
      <w:r w:rsidR="0091627E" w:rsidRPr="00057758">
        <w:rPr>
          <w:sz w:val="20"/>
          <w:szCs w:val="20"/>
        </w:rPr>
        <w:t>number,</w:t>
      </w:r>
      <w:r w:rsidR="00503090" w:rsidRPr="00057758">
        <w:rPr>
          <w:sz w:val="20"/>
          <w:szCs w:val="20"/>
        </w:rPr>
        <w:t xml:space="preserve"> OCD-</w:t>
      </w:r>
      <w:r w:rsidR="0091627E" w:rsidRPr="00057758">
        <w:rPr>
          <w:sz w:val="20"/>
          <w:szCs w:val="20"/>
        </w:rPr>
        <w:t xml:space="preserve"> Obsessive Compulsive Disorder,</w:t>
      </w:r>
      <w:r w:rsidR="00BF76AF" w:rsidRPr="00057758">
        <w:rPr>
          <w:sz w:val="20"/>
          <w:szCs w:val="20"/>
        </w:rPr>
        <w:t xml:space="preserve"> OR- odds </w:t>
      </w:r>
      <w:proofErr w:type="spellStart"/>
      <w:r w:rsidR="00BF76AF" w:rsidRPr="00057758">
        <w:rPr>
          <w:sz w:val="20"/>
          <w:szCs w:val="20"/>
        </w:rPr>
        <w:t>ration</w:t>
      </w:r>
      <w:proofErr w:type="spellEnd"/>
      <w:r w:rsidR="00BF76AF" w:rsidRPr="00057758">
        <w:rPr>
          <w:sz w:val="20"/>
          <w:szCs w:val="20"/>
        </w:rPr>
        <w:t>,</w:t>
      </w:r>
      <w:r w:rsidRPr="00057758">
        <w:rPr>
          <w:sz w:val="20"/>
          <w:szCs w:val="20"/>
        </w:rPr>
        <w:t xml:space="preserve"> NDT – Neurodevelopmental, </w:t>
      </w:r>
      <w:r w:rsidR="00503090" w:rsidRPr="00057758">
        <w:rPr>
          <w:sz w:val="20"/>
          <w:szCs w:val="20"/>
        </w:rPr>
        <w:t xml:space="preserve"> </w:t>
      </w:r>
      <w:r w:rsidR="00771DDC" w:rsidRPr="00057758">
        <w:rPr>
          <w:sz w:val="20"/>
          <w:szCs w:val="20"/>
        </w:rPr>
        <w:t>p-</w:t>
      </w:r>
      <w:r w:rsidR="0091627E" w:rsidRPr="00057758">
        <w:rPr>
          <w:sz w:val="20"/>
          <w:szCs w:val="20"/>
        </w:rPr>
        <w:t xml:space="preserve">probability, </w:t>
      </w:r>
      <w:r w:rsidR="00541A9A" w:rsidRPr="00057758">
        <w:rPr>
          <w:sz w:val="20"/>
          <w:szCs w:val="20"/>
        </w:rPr>
        <w:t xml:space="preserve">RCADS- Revised Children’s Anxiety and Depression Scale, </w:t>
      </w:r>
      <w:r w:rsidR="00771DDC" w:rsidRPr="00057758">
        <w:rPr>
          <w:sz w:val="20"/>
          <w:szCs w:val="20"/>
        </w:rPr>
        <w:t>RCT -Randomised Control Trial</w:t>
      </w:r>
      <w:r w:rsidRPr="00057758">
        <w:rPr>
          <w:sz w:val="20"/>
          <w:szCs w:val="20"/>
        </w:rPr>
        <w:t>, RMET – Reading the Mind in the Eyes Test,</w:t>
      </w:r>
      <w:r w:rsidR="00541A9A" w:rsidRPr="00057758">
        <w:rPr>
          <w:sz w:val="20"/>
          <w:szCs w:val="20"/>
        </w:rPr>
        <w:t xml:space="preserve"> ,</w:t>
      </w:r>
      <w:r w:rsidR="00503090" w:rsidRPr="00057758">
        <w:rPr>
          <w:sz w:val="20"/>
          <w:szCs w:val="20"/>
        </w:rPr>
        <w:t>SCQ-</w:t>
      </w:r>
      <w:r w:rsidR="0091627E" w:rsidRPr="00057758">
        <w:rPr>
          <w:sz w:val="20"/>
          <w:szCs w:val="20"/>
        </w:rPr>
        <w:t xml:space="preserve"> Social Communication Questionnaire,</w:t>
      </w:r>
      <w:r w:rsidR="00503090" w:rsidRPr="00057758">
        <w:rPr>
          <w:sz w:val="20"/>
          <w:szCs w:val="20"/>
        </w:rPr>
        <w:t xml:space="preserve"> </w:t>
      </w:r>
      <w:r w:rsidR="00771DDC" w:rsidRPr="00057758">
        <w:rPr>
          <w:sz w:val="20"/>
          <w:szCs w:val="20"/>
        </w:rPr>
        <w:t xml:space="preserve">SD- Standard Deviation, </w:t>
      </w:r>
      <w:r w:rsidR="00503090" w:rsidRPr="00057758">
        <w:rPr>
          <w:sz w:val="20"/>
          <w:szCs w:val="20"/>
        </w:rPr>
        <w:t>SRS-</w:t>
      </w:r>
      <w:r w:rsidR="0091627E" w:rsidRPr="00057758">
        <w:rPr>
          <w:sz w:val="20"/>
          <w:szCs w:val="20"/>
        </w:rPr>
        <w:t xml:space="preserve"> Social Responsiveness Scale,</w:t>
      </w:r>
      <w:r w:rsidR="00503090" w:rsidRPr="00057758">
        <w:rPr>
          <w:sz w:val="20"/>
          <w:szCs w:val="20"/>
        </w:rPr>
        <w:t xml:space="preserve"> SRS-2</w:t>
      </w:r>
      <w:r w:rsidR="0091627E" w:rsidRPr="00057758">
        <w:rPr>
          <w:sz w:val="20"/>
          <w:szCs w:val="20"/>
        </w:rPr>
        <w:t xml:space="preserve"> - Social Responsiveness Scale–second edition</w:t>
      </w:r>
      <w:r w:rsidR="003159F1" w:rsidRPr="00057758">
        <w:rPr>
          <w:sz w:val="20"/>
          <w:szCs w:val="20"/>
        </w:rPr>
        <w:t>.</w:t>
      </w:r>
    </w:p>
    <w:p w14:paraId="722521BD" w14:textId="158C53C3" w:rsidR="00D72D08" w:rsidRPr="00057758" w:rsidRDefault="00D72D08" w:rsidP="00D72D08">
      <w:pPr>
        <w:rPr>
          <w:sz w:val="20"/>
          <w:szCs w:val="20"/>
        </w:rPr>
      </w:pPr>
    </w:p>
    <w:p w14:paraId="43761C4F" w14:textId="1A127980" w:rsidR="00D72D08" w:rsidRPr="00057758" w:rsidRDefault="00D72D08" w:rsidP="00D72D08">
      <w:pPr>
        <w:rPr>
          <w:sz w:val="20"/>
          <w:szCs w:val="20"/>
        </w:rPr>
      </w:pPr>
    </w:p>
    <w:p w14:paraId="0BD2E6BD" w14:textId="77777777" w:rsidR="00D72D08" w:rsidRPr="00057758" w:rsidRDefault="00D72D08" w:rsidP="00D72D08">
      <w:pPr>
        <w:rPr>
          <w:sz w:val="20"/>
          <w:szCs w:val="20"/>
        </w:rPr>
      </w:pPr>
    </w:p>
    <w:p w14:paraId="059BC1DC" w14:textId="4368C181" w:rsidR="002F7A5A" w:rsidRPr="00057758" w:rsidRDefault="002F7A5A">
      <w:pPr>
        <w:rPr>
          <w:sz w:val="20"/>
          <w:szCs w:val="20"/>
        </w:rPr>
      </w:pPr>
    </w:p>
    <w:p w14:paraId="614C1321" w14:textId="77777777" w:rsidR="002C141B" w:rsidRPr="00057758" w:rsidRDefault="002C141B">
      <w:pPr>
        <w:rPr>
          <w:sz w:val="20"/>
          <w:szCs w:val="20"/>
        </w:rPr>
      </w:pPr>
    </w:p>
    <w:p w14:paraId="508D006E" w14:textId="77777777" w:rsidR="002C141B" w:rsidRPr="00057758" w:rsidRDefault="002C141B">
      <w:pPr>
        <w:rPr>
          <w:sz w:val="20"/>
          <w:szCs w:val="20"/>
        </w:rPr>
      </w:pPr>
    </w:p>
    <w:p w14:paraId="3883D578" w14:textId="77777777" w:rsidR="00EA3035" w:rsidRDefault="00EA3035" w:rsidP="00BC3DC4">
      <w:pPr>
        <w:pStyle w:val="EndNoteBibliography"/>
        <w:framePr w:w="15746" w:h="11901" w:hRule="exact" w:hSpace="181" w:wrap="notBeside" w:vAnchor="page" w:hAnchor="page" w:x="312"/>
        <w:rPr>
          <w:sz w:val="20"/>
          <w:szCs w:val="20"/>
        </w:rPr>
      </w:pPr>
    </w:p>
    <w:p w14:paraId="206F0737" w14:textId="2C564DBB" w:rsidR="0059604A" w:rsidRDefault="0059604A" w:rsidP="00BC3DC4">
      <w:pPr>
        <w:pStyle w:val="EndNoteBibliography"/>
        <w:framePr w:w="15746" w:h="11901" w:hRule="exact" w:hSpace="181" w:wrap="notBeside" w:vAnchor="page" w:hAnchor="page" w:x="312"/>
        <w:rPr>
          <w:sz w:val="20"/>
          <w:szCs w:val="20"/>
        </w:rPr>
      </w:pPr>
      <w:r>
        <w:rPr>
          <w:sz w:val="20"/>
          <w:szCs w:val="20"/>
        </w:rPr>
        <w:t>References</w:t>
      </w:r>
    </w:p>
    <w:p w14:paraId="3A74E807" w14:textId="77777777" w:rsidR="0059604A" w:rsidRDefault="0059604A" w:rsidP="00BC3DC4">
      <w:pPr>
        <w:pStyle w:val="EndNoteBibliography"/>
        <w:framePr w:w="15746" w:h="11901" w:hRule="exact" w:hSpace="181" w:wrap="notBeside" w:vAnchor="page" w:hAnchor="page" w:x="312"/>
        <w:rPr>
          <w:sz w:val="20"/>
          <w:szCs w:val="20"/>
        </w:rPr>
      </w:pPr>
    </w:p>
    <w:p w14:paraId="18483029" w14:textId="5E749B41" w:rsidR="000D024A" w:rsidRPr="0059604A" w:rsidRDefault="002C141B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E755AE">
        <w:rPr>
          <w:sz w:val="20"/>
          <w:szCs w:val="20"/>
        </w:rPr>
        <w:fldChar w:fldCharType="begin"/>
      </w:r>
      <w:r w:rsidRPr="00E755AE">
        <w:rPr>
          <w:sz w:val="20"/>
          <w:szCs w:val="20"/>
        </w:rPr>
        <w:instrText xml:space="preserve"> ADDIN EN.REFLIST </w:instrText>
      </w:r>
      <w:r w:rsidRPr="00E755AE">
        <w:rPr>
          <w:sz w:val="20"/>
          <w:szCs w:val="20"/>
        </w:rPr>
        <w:fldChar w:fldCharType="separate"/>
      </w:r>
      <w:r w:rsidR="000D024A" w:rsidRPr="0059604A">
        <w:rPr>
          <w:noProof/>
          <w:sz w:val="18"/>
          <w:szCs w:val="18"/>
        </w:rPr>
        <w:t>1.</w:t>
      </w:r>
      <w:r w:rsidR="000D024A" w:rsidRPr="0059604A">
        <w:rPr>
          <w:noProof/>
          <w:sz w:val="18"/>
          <w:szCs w:val="18"/>
        </w:rPr>
        <w:tab/>
        <w:t>Adam J, Goletz H, Mattausch SK, Plück J, Döpfner M. Psychometric evaluation of a parent-rating and self-rating inventory for pediatric obsessive-compulsive disorder: German OCD Inventory for Children and Adolescents (OCD-CA). Child Adolesc Psychiatry Ment Health. 2019;13:25.</w:t>
      </w:r>
    </w:p>
    <w:p w14:paraId="68973C64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.</w:t>
      </w:r>
      <w:r w:rsidRPr="0059604A">
        <w:rPr>
          <w:noProof/>
          <w:sz w:val="18"/>
          <w:szCs w:val="18"/>
        </w:rPr>
        <w:tab/>
        <w:t>Arildskov TW, Hojgaard DR, Skarphedinsson G, Thomsen PH, Ivarsson T, Weidle B, et al. Subclinical autism spectrum symptoms in pediatric obsessive-compulsive disorder. Eur Child Adolesc Psychiatry. 2016;25(7):711-23.</w:t>
      </w:r>
    </w:p>
    <w:p w14:paraId="57262D72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3.</w:t>
      </w:r>
      <w:r w:rsidRPr="0059604A">
        <w:rPr>
          <w:noProof/>
          <w:sz w:val="18"/>
          <w:szCs w:val="18"/>
        </w:rPr>
        <w:tab/>
        <w:t>Boedhoe PSW, van Rooij D, Hoogman M, Twisk JWR, Schmaal L, Abe Y, et al. Subcortical Brain Volume, Regional Cortical Thickness, and Cortical Surface Area Across Disorders: Findings From the ENIGMA ADHD, ASD, and OCD Working Groups. Am J Psychiatry. 2020;177(9):834-43.</w:t>
      </w:r>
    </w:p>
    <w:p w14:paraId="14B701E5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4.</w:t>
      </w:r>
      <w:r w:rsidRPr="0059604A">
        <w:rPr>
          <w:noProof/>
          <w:sz w:val="18"/>
          <w:szCs w:val="18"/>
        </w:rPr>
        <w:tab/>
        <w:t>Chen MH, Tsai SJ, Liang CS, Cheng CM, Su TP, Chen TJ, et al. Diagnostic progression to schizophrenia in 35,255 patients with obsessive-compulsive disorder: a longitudinal follow-up study. Eur Arch Psychiatry Clin Neurosci. 2022.</w:t>
      </w:r>
    </w:p>
    <w:p w14:paraId="1D867682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5.</w:t>
      </w:r>
      <w:r w:rsidRPr="0059604A">
        <w:rPr>
          <w:noProof/>
          <w:sz w:val="18"/>
          <w:szCs w:val="18"/>
        </w:rPr>
        <w:tab/>
        <w:t>Choi EJ, Vandewouw MM, Taylor MJ, Arnold PD, Brian J, Crosbie J, et al. Beyond diagnosis: Cross-diagnostic features in canonical resting-state networks in children with neurodevelopmental disorders. Neuroimage Clin. 2020;28:102476.</w:t>
      </w:r>
    </w:p>
    <w:p w14:paraId="78AEC60A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6.</w:t>
      </w:r>
      <w:r w:rsidRPr="0059604A">
        <w:rPr>
          <w:noProof/>
          <w:sz w:val="18"/>
          <w:szCs w:val="18"/>
        </w:rPr>
        <w:tab/>
        <w:t>Farrell L, Waters A, Milliner E, Ollendick T. Comorbidity and treatment response in pediatric obsessive-compulsive disorder: A pilot study of group cognitive-behavioral treatment. Psychiatry research. 2012;199(2):115-23.</w:t>
      </w:r>
    </w:p>
    <w:p w14:paraId="3238FDDD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7.</w:t>
      </w:r>
      <w:r w:rsidRPr="0059604A">
        <w:rPr>
          <w:noProof/>
          <w:sz w:val="18"/>
          <w:szCs w:val="18"/>
        </w:rPr>
        <w:tab/>
        <w:t>Geller DA, Biederman J, Griffin S, Jones J, Lefkowitz TR. Comorbidity of juvenile obsessive-compulsive disorder with disruptive behavior disorders. J Am Acad Child Adolesc Psychiatry. 1996;35(12):1637-46.</w:t>
      </w:r>
    </w:p>
    <w:p w14:paraId="3D41C070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8.</w:t>
      </w:r>
      <w:r w:rsidRPr="0059604A">
        <w:rPr>
          <w:noProof/>
          <w:sz w:val="18"/>
          <w:szCs w:val="18"/>
        </w:rPr>
        <w:tab/>
        <w:t>Griffiths DL, Farrell LJ, Waters AM, White SW. ASD Traits Among Youth with Obsessive-Compulsive Disorder. Child Psychiatry Hum Dev. 2017;48(6):911-21.</w:t>
      </w:r>
    </w:p>
    <w:p w14:paraId="2CFA8E04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9.</w:t>
      </w:r>
      <w:r w:rsidRPr="0059604A">
        <w:rPr>
          <w:noProof/>
          <w:sz w:val="18"/>
          <w:szCs w:val="18"/>
        </w:rPr>
        <w:tab/>
        <w:t>Griffiths DL, Farrell LJ, Waters AM, White SW. Clinical correlates of obsessive compulsive disorder and comorbid autism spectrum disorder in youth. Journal of Obsessive-Compulsive and Related Disorders. 2017;14:90-8.</w:t>
      </w:r>
    </w:p>
    <w:p w14:paraId="2C430C6B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0.</w:t>
      </w:r>
      <w:r w:rsidRPr="0059604A">
        <w:rPr>
          <w:noProof/>
          <w:sz w:val="18"/>
          <w:szCs w:val="18"/>
        </w:rPr>
        <w:tab/>
        <w:t>Hanna GL. Demographic and clinical features of obsessive-compulsive disorder in children and adolescents. J Am Acad Child Adolesc Psychiatry. 1995;34(1):19-27.</w:t>
      </w:r>
    </w:p>
    <w:p w14:paraId="5F40DD54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1.</w:t>
      </w:r>
      <w:r w:rsidRPr="0059604A">
        <w:rPr>
          <w:noProof/>
          <w:sz w:val="18"/>
          <w:szCs w:val="18"/>
        </w:rPr>
        <w:tab/>
        <w:t>Højgaard D, Arildskov TW, Skarphedinsson G, Hybel KA, Ivarsson T, Weidle B, et al. Do Autistic Traits Predict Outcome of Cognitive Behavioral Therapy in Pediatric Obsessive-Compulsive Disorder? Res Child Adolesc Psychopathol. 2023;51(8):1083-95.</w:t>
      </w:r>
    </w:p>
    <w:p w14:paraId="6055ACFD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2.</w:t>
      </w:r>
      <w:r w:rsidRPr="0059604A">
        <w:rPr>
          <w:noProof/>
          <w:sz w:val="18"/>
          <w:szCs w:val="18"/>
        </w:rPr>
        <w:tab/>
        <w:t>Ivarsson T, Melin K. Autism spectrum traits in children and adolescents with obsessive-compulsive disorder (OCD). J Anxiety Disord. 2008;22(6):969-78.</w:t>
      </w:r>
    </w:p>
    <w:p w14:paraId="2108B8DD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3.</w:t>
      </w:r>
      <w:r w:rsidRPr="0059604A">
        <w:rPr>
          <w:noProof/>
          <w:sz w:val="18"/>
          <w:szCs w:val="18"/>
        </w:rPr>
        <w:tab/>
        <w:t>Jaspers-Fayer F, Han SHJ, Chan E, McKenney K, Simpson A, Boyle A, et al. Prevalence of Acute-Onset Subtypes in Pediatric Obsessive-Compulsive Disorder. J Child Adolesc Psychopharmacol. 2017;27(4):332-41.</w:t>
      </w:r>
    </w:p>
    <w:p w14:paraId="1416881D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4.</w:t>
      </w:r>
      <w:r w:rsidRPr="0059604A">
        <w:rPr>
          <w:noProof/>
          <w:sz w:val="18"/>
          <w:szCs w:val="18"/>
        </w:rPr>
        <w:tab/>
        <w:t>Jassi AD, Vidal-Ribas P, Krebs G, Mataix-Cols D, Monzani B. Examining clinical correlates, treatment outcomes and mediators in young people with comorbid obsessive-compulsive disorder and autism spectrum disorder. Eur Child Adolesc Psychiatry. 2021.</w:t>
      </w:r>
    </w:p>
    <w:p w14:paraId="5BDF7D91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5.</w:t>
      </w:r>
      <w:r w:rsidRPr="0059604A">
        <w:rPr>
          <w:noProof/>
          <w:sz w:val="18"/>
          <w:szCs w:val="18"/>
        </w:rPr>
        <w:tab/>
        <w:t>Lewin A, Wood J, Gunderson S, Murphy T, Storch E. Phenomenology of Comorbid Autism Spectrum and Obsessive-Compulsive Disorders Among Children. Journal of Developmental and Physical Disabilities - J DEV PHYS DISABILITIES. 2011;23.</w:t>
      </w:r>
    </w:p>
    <w:p w14:paraId="19893765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6.</w:t>
      </w:r>
      <w:r w:rsidRPr="0059604A">
        <w:rPr>
          <w:noProof/>
          <w:sz w:val="18"/>
          <w:szCs w:val="18"/>
        </w:rPr>
        <w:tab/>
        <w:t>Mahjoob M, Cardy R, Penner M, Anagnostou E, Andrade BF, Crosbie J, et al. Predictors of health-related quality of life for children with neurodevelopmental conditions. Sci Rep. 2024;14(1):6377.</w:t>
      </w:r>
    </w:p>
    <w:p w14:paraId="1B30A4DD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7.</w:t>
      </w:r>
      <w:r w:rsidRPr="0059604A">
        <w:rPr>
          <w:noProof/>
          <w:sz w:val="18"/>
          <w:szCs w:val="18"/>
        </w:rPr>
        <w:tab/>
        <w:t>Martin AF, Jassi A, Cullen AE, Broadbent M, Downs J, Krebs G. Co-occurring obsessive-compulsive disorder and autism spectrum disorder in young people: prevalence, clinical characteristics and outcomes. Eur Child Adolesc Psychiatry. 2020.</w:t>
      </w:r>
    </w:p>
    <w:p w14:paraId="025485EB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8.</w:t>
      </w:r>
      <w:r w:rsidRPr="0059604A">
        <w:rPr>
          <w:noProof/>
          <w:sz w:val="18"/>
          <w:szCs w:val="18"/>
        </w:rPr>
        <w:tab/>
        <w:t>Oyku Memis C, Sevincok D, Dogan B, Baygin C, Ozbek M, Kutlu A, et al. The subthreshold autistic traits in patients with adult-onset obsessive-compulsive disorder: a comparative study with adolescent patients. Riv Psichiatr. 2019;54(4):168-74.</w:t>
      </w:r>
    </w:p>
    <w:p w14:paraId="74FB0CE6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19.</w:t>
      </w:r>
      <w:r w:rsidRPr="0059604A">
        <w:rPr>
          <w:noProof/>
          <w:sz w:val="18"/>
          <w:szCs w:val="18"/>
        </w:rPr>
        <w:tab/>
        <w:t>Onat M, Nas Unver AB, Senses Dinc G, Cop E, Pekcanlar Akay A. Comparisons between obsessive-compulsive disorder and trichotillomania in terms of autistic traits and repetitive behaviors in adolescents. Nordic Journal of Psychiatry. 2025;79(1):34-41.</w:t>
      </w:r>
    </w:p>
    <w:p w14:paraId="74372996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0.</w:t>
      </w:r>
      <w:r w:rsidRPr="0059604A">
        <w:rPr>
          <w:noProof/>
          <w:sz w:val="18"/>
          <w:szCs w:val="18"/>
        </w:rPr>
        <w:tab/>
        <w:t>Özyurt G, Beşiroğlu L. Autism Spectrum Symptoms in Children and Adolescents with Obsessive Compulsive Disorder and Their Mothers. Noro Psikiyatr Ars. 2018;55(1):40-8.</w:t>
      </w:r>
    </w:p>
    <w:p w14:paraId="1D22B168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1.</w:t>
      </w:r>
      <w:r w:rsidRPr="0059604A">
        <w:rPr>
          <w:noProof/>
          <w:sz w:val="18"/>
          <w:szCs w:val="18"/>
        </w:rPr>
        <w:tab/>
        <w:t>Peris TS, Rozenman M, Bergman RL, Chang S, O'Neill J, Piacentini J. Developmental and clinical predictors of comorbidity for youth with obsessive compulsive disorder. J Psychiatr Res. 2017;93:72-8.</w:t>
      </w:r>
    </w:p>
    <w:p w14:paraId="4FA7B370" w14:textId="39B73DC1" w:rsidR="00EA3035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2.</w:t>
      </w:r>
      <w:r w:rsidRPr="0059604A">
        <w:rPr>
          <w:noProof/>
          <w:sz w:val="18"/>
          <w:szCs w:val="18"/>
        </w:rPr>
        <w:tab/>
        <w:t>Perez-Vigil A, Ilzarbe D, Garcia-Delgar B, Morer A, Pomares M, Puig O, et al. Theory of mind in neurodevelopmental disorders: Beyond autistic spectrum disorder. Neurologia. 2021.</w:t>
      </w:r>
    </w:p>
    <w:p w14:paraId="54D10B70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3.</w:t>
      </w:r>
      <w:r w:rsidRPr="0059604A">
        <w:rPr>
          <w:noProof/>
          <w:sz w:val="18"/>
          <w:szCs w:val="18"/>
        </w:rPr>
        <w:tab/>
        <w:t>Salemink E, Hagen A, de Haan E, Wolters L. Cognitive Bias Modification of Interpretation training for youth with OCD: Who benefits? Examining the role of OCD severity, interpretation bias, and autism symptoms. Journal of Obsessive-Compulsive and Related Disorders. 2023;37:100809.</w:t>
      </w:r>
    </w:p>
    <w:p w14:paraId="7FF26597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4.</w:t>
      </w:r>
      <w:r w:rsidRPr="0059604A">
        <w:rPr>
          <w:noProof/>
          <w:sz w:val="18"/>
          <w:szCs w:val="18"/>
        </w:rPr>
        <w:tab/>
        <w:t>Schachar RJ, Dupuis A, Anagnostou E, Georgiades S, Soreni N, Arnold PD, et al. Obsessive-compulsive disorder in children and youth: neurocognitive function in clinic and community samples. J Child Psychol Psychiatry. 2022;63(8):881-9.</w:t>
      </w:r>
    </w:p>
    <w:p w14:paraId="6FA937F6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5.</w:t>
      </w:r>
      <w:r w:rsidRPr="0059604A">
        <w:rPr>
          <w:noProof/>
          <w:sz w:val="18"/>
          <w:szCs w:val="18"/>
        </w:rPr>
        <w:tab/>
        <w:t>Sevilla-Cermeño L, Isomura K, Larsson H, Åkerstedt T, Vilaplana-Pérez A, Lahera G, et al. Insomnia in obsessive-compulsive disorder: A Swedish population-based cohort study. J Affect Disord. 2020;266:413-6.</w:t>
      </w:r>
    </w:p>
    <w:p w14:paraId="70B91087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6.</w:t>
      </w:r>
      <w:r w:rsidRPr="0059604A">
        <w:rPr>
          <w:noProof/>
          <w:sz w:val="18"/>
          <w:szCs w:val="18"/>
        </w:rPr>
        <w:tab/>
        <w:t>Stewart E, Cancilliere MK, Freeman J, Wellen B, Garcia A, Sapyta J, et al. Elevated Autism Spectrum Disorder Traits in Young Children with OCD. Child Psychiatry Hum Dev. 2016;47(6):993-1001.</w:t>
      </w:r>
    </w:p>
    <w:p w14:paraId="7994BAF3" w14:textId="77777777" w:rsidR="000D024A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7.</w:t>
      </w:r>
      <w:r w:rsidRPr="0059604A">
        <w:rPr>
          <w:noProof/>
          <w:sz w:val="18"/>
          <w:szCs w:val="18"/>
        </w:rPr>
        <w:tab/>
        <w:t>Sturm A, Rozenman M, Chang S, McGough JJ, McCracken JT, Piacentini JC. Are the components of social reciprocity transdiagnostic across pediatric neurodevelopmental disorders? Evidence for common and disorder-specific social impairments. Psychiatry Res. 2018;264:119-23.</w:t>
      </w:r>
    </w:p>
    <w:p w14:paraId="2ABBA308" w14:textId="2A025B3E" w:rsidR="00BC3DC4" w:rsidRPr="0059604A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18"/>
          <w:szCs w:val="18"/>
        </w:rPr>
      </w:pPr>
      <w:r w:rsidRPr="0059604A">
        <w:rPr>
          <w:noProof/>
          <w:sz w:val="18"/>
          <w:szCs w:val="18"/>
        </w:rPr>
        <w:t>28.</w:t>
      </w:r>
      <w:r w:rsidRPr="0059604A">
        <w:rPr>
          <w:noProof/>
          <w:sz w:val="18"/>
          <w:szCs w:val="18"/>
        </w:rPr>
        <w:tab/>
        <w:t>Weidle B, Melin K, Drotz E, Jozefiak T, Ivarsson T. Preschool and current autistic symptoms in children and adolescents with obsessive-compulsive disorder (OCD). Journal of Obsessive-Compulsive and Related Disorders. 2012;1(3):168-74.</w:t>
      </w:r>
    </w:p>
    <w:p w14:paraId="74B45333" w14:textId="77777777" w:rsidR="000D024A" w:rsidRPr="00E755AE" w:rsidRDefault="000D024A" w:rsidP="00BC3DC4">
      <w:pPr>
        <w:pStyle w:val="EndNoteBibliography"/>
        <w:framePr w:w="15746" w:h="11901" w:hRule="exact" w:hSpace="181" w:wrap="notBeside" w:vAnchor="page" w:hAnchor="page" w:x="312"/>
        <w:rPr>
          <w:noProof/>
          <w:sz w:val="20"/>
          <w:szCs w:val="20"/>
        </w:rPr>
      </w:pPr>
      <w:r w:rsidRPr="00E755AE">
        <w:rPr>
          <w:noProof/>
          <w:sz w:val="20"/>
          <w:szCs w:val="20"/>
        </w:rPr>
        <w:t>29.</w:t>
      </w:r>
      <w:r w:rsidRPr="00E755AE">
        <w:rPr>
          <w:noProof/>
          <w:sz w:val="20"/>
          <w:szCs w:val="20"/>
        </w:rPr>
        <w:tab/>
        <w:t>Wolters LH, de Haan E, Hogendoorn SM, Boer F, Prins PJM. Severe pediatric obsessive compulsive disorder and co-morbid autistic symptoms: Effectiveness of cognitive behavioral therapy. Journal of Obsessive-Compulsive and Related Disorders. 2016;10:69-77.</w:t>
      </w:r>
    </w:p>
    <w:p w14:paraId="24D44EA0" w14:textId="343BC9AA" w:rsidR="002F7A5A" w:rsidRPr="00057758" w:rsidRDefault="002C141B">
      <w:pPr>
        <w:rPr>
          <w:sz w:val="20"/>
          <w:szCs w:val="20"/>
        </w:rPr>
      </w:pPr>
      <w:r w:rsidRPr="00E755AE">
        <w:rPr>
          <w:sz w:val="20"/>
          <w:szCs w:val="20"/>
        </w:rPr>
        <w:lastRenderedPageBreak/>
        <w:fldChar w:fldCharType="end"/>
      </w:r>
    </w:p>
    <w:sectPr w:rsidR="002F7A5A" w:rsidRPr="00057758" w:rsidSect="00B11F02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A375E0" w14:textId="77777777" w:rsidR="000704D6" w:rsidRDefault="000704D6" w:rsidP="00D72D08">
      <w:r>
        <w:separator/>
      </w:r>
    </w:p>
  </w:endnote>
  <w:endnote w:type="continuationSeparator" w:id="0">
    <w:p w14:paraId="3907E89F" w14:textId="77777777" w:rsidR="000704D6" w:rsidRDefault="000704D6" w:rsidP="00D72D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haris SIL">
    <w:altName w:val="Calibri"/>
    <w:panose1 w:val="020B0604020202020204"/>
    <w:charset w:val="00"/>
    <w:family w:val="swiss"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FE7A45" w14:textId="77777777" w:rsidR="000704D6" w:rsidRDefault="000704D6" w:rsidP="00D72D08">
      <w:r>
        <w:separator/>
      </w:r>
    </w:p>
  </w:footnote>
  <w:footnote w:type="continuationSeparator" w:id="0">
    <w:p w14:paraId="1D5F72AC" w14:textId="77777777" w:rsidR="000704D6" w:rsidRDefault="000704D6" w:rsidP="00D72D0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F6E69FF"/>
    <w:multiLevelType w:val="hybridMultilevel"/>
    <w:tmpl w:val="3BAC91B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817237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vde52fa5r2voeew2apwpvfzfp0zx5sxeex&quot;&gt;My EndNote Library&lt;record-ids&gt;&lt;item&gt;193&lt;/item&gt;&lt;item&gt;196&lt;/item&gt;&lt;item&gt;198&lt;/item&gt;&lt;item&gt;200&lt;/item&gt;&lt;item&gt;203&lt;/item&gt;&lt;item&gt;204&lt;/item&gt;&lt;item&gt;206&lt;/item&gt;&lt;item&gt;207&lt;/item&gt;&lt;item&gt;208&lt;/item&gt;&lt;item&gt;227&lt;/item&gt;&lt;item&gt;248&lt;/item&gt;&lt;item&gt;274&lt;/item&gt;&lt;item&gt;275&lt;/item&gt;&lt;item&gt;276&lt;/item&gt;&lt;item&gt;277&lt;/item&gt;&lt;item&gt;278&lt;/item&gt;&lt;item&gt;279&lt;/item&gt;&lt;item&gt;460&lt;/item&gt;&lt;item&gt;564&lt;/item&gt;&lt;item&gt;1035&lt;/item&gt;&lt;item&gt;1745&lt;/item&gt;&lt;item&gt;1822&lt;/item&gt;&lt;item&gt;1993&lt;/item&gt;&lt;item&gt;1994&lt;/item&gt;&lt;item&gt;1995&lt;/item&gt;&lt;item&gt;1996&lt;/item&gt;&lt;item&gt;1997&lt;/item&gt;&lt;item&gt;1998&lt;/item&gt;&lt;item&gt;2001&lt;/item&gt;&lt;/record-ids&gt;&lt;/item&gt;&lt;/Libraries&gt;"/>
  </w:docVars>
  <w:rsids>
    <w:rsidRoot w:val="002F7A5A"/>
    <w:rsid w:val="00004AB7"/>
    <w:rsid w:val="00005611"/>
    <w:rsid w:val="0001412F"/>
    <w:rsid w:val="00021BFE"/>
    <w:rsid w:val="000309F0"/>
    <w:rsid w:val="0003259A"/>
    <w:rsid w:val="000372E8"/>
    <w:rsid w:val="00037CE7"/>
    <w:rsid w:val="00042697"/>
    <w:rsid w:val="00050261"/>
    <w:rsid w:val="0005298C"/>
    <w:rsid w:val="00054546"/>
    <w:rsid w:val="00057758"/>
    <w:rsid w:val="00062C6A"/>
    <w:rsid w:val="00062C96"/>
    <w:rsid w:val="000704D6"/>
    <w:rsid w:val="00075372"/>
    <w:rsid w:val="000771B6"/>
    <w:rsid w:val="00086687"/>
    <w:rsid w:val="0009314E"/>
    <w:rsid w:val="000A57CE"/>
    <w:rsid w:val="000C496F"/>
    <w:rsid w:val="000C6610"/>
    <w:rsid w:val="000D024A"/>
    <w:rsid w:val="000D21DA"/>
    <w:rsid w:val="000E12CB"/>
    <w:rsid w:val="000E5786"/>
    <w:rsid w:val="000F0020"/>
    <w:rsid w:val="000F018C"/>
    <w:rsid w:val="000F2668"/>
    <w:rsid w:val="000F28A7"/>
    <w:rsid w:val="000F3C47"/>
    <w:rsid w:val="000F4E22"/>
    <w:rsid w:val="000F640A"/>
    <w:rsid w:val="0013015E"/>
    <w:rsid w:val="00131FF2"/>
    <w:rsid w:val="00141568"/>
    <w:rsid w:val="001424DF"/>
    <w:rsid w:val="001446B4"/>
    <w:rsid w:val="00152220"/>
    <w:rsid w:val="00153089"/>
    <w:rsid w:val="00155450"/>
    <w:rsid w:val="00163BC1"/>
    <w:rsid w:val="00182682"/>
    <w:rsid w:val="00183754"/>
    <w:rsid w:val="00184AB1"/>
    <w:rsid w:val="001851FA"/>
    <w:rsid w:val="0018691E"/>
    <w:rsid w:val="001943DB"/>
    <w:rsid w:val="00196E9E"/>
    <w:rsid w:val="001B13E8"/>
    <w:rsid w:val="001B3EDB"/>
    <w:rsid w:val="001C027A"/>
    <w:rsid w:val="001C2218"/>
    <w:rsid w:val="001C70E1"/>
    <w:rsid w:val="001D1209"/>
    <w:rsid w:val="001D6897"/>
    <w:rsid w:val="001E38B4"/>
    <w:rsid w:val="001F437B"/>
    <w:rsid w:val="00203560"/>
    <w:rsid w:val="00204C2C"/>
    <w:rsid w:val="00206F67"/>
    <w:rsid w:val="002071AC"/>
    <w:rsid w:val="002120F8"/>
    <w:rsid w:val="002130CB"/>
    <w:rsid w:val="00214A88"/>
    <w:rsid w:val="00221B40"/>
    <w:rsid w:val="00227EC3"/>
    <w:rsid w:val="0024146E"/>
    <w:rsid w:val="00244A1E"/>
    <w:rsid w:val="002452F8"/>
    <w:rsid w:val="002550F5"/>
    <w:rsid w:val="00270093"/>
    <w:rsid w:val="00270347"/>
    <w:rsid w:val="002763BE"/>
    <w:rsid w:val="00277102"/>
    <w:rsid w:val="00280ED3"/>
    <w:rsid w:val="00287AC9"/>
    <w:rsid w:val="00290829"/>
    <w:rsid w:val="00291BF1"/>
    <w:rsid w:val="00293882"/>
    <w:rsid w:val="002941A3"/>
    <w:rsid w:val="002954A1"/>
    <w:rsid w:val="00295DDF"/>
    <w:rsid w:val="002B6161"/>
    <w:rsid w:val="002B798D"/>
    <w:rsid w:val="002B7C2C"/>
    <w:rsid w:val="002C141B"/>
    <w:rsid w:val="002C2779"/>
    <w:rsid w:val="002D3B9C"/>
    <w:rsid w:val="002D75DC"/>
    <w:rsid w:val="002E5B07"/>
    <w:rsid w:val="002F2CCA"/>
    <w:rsid w:val="002F5601"/>
    <w:rsid w:val="002F5E0A"/>
    <w:rsid w:val="002F7A5A"/>
    <w:rsid w:val="00307C4C"/>
    <w:rsid w:val="0031313C"/>
    <w:rsid w:val="003159F1"/>
    <w:rsid w:val="00324E47"/>
    <w:rsid w:val="00330523"/>
    <w:rsid w:val="00336A3B"/>
    <w:rsid w:val="00336C8F"/>
    <w:rsid w:val="00337A99"/>
    <w:rsid w:val="0034244C"/>
    <w:rsid w:val="00347262"/>
    <w:rsid w:val="0037190A"/>
    <w:rsid w:val="00373099"/>
    <w:rsid w:val="00380218"/>
    <w:rsid w:val="00384F04"/>
    <w:rsid w:val="003951C9"/>
    <w:rsid w:val="003A04FF"/>
    <w:rsid w:val="003A3710"/>
    <w:rsid w:val="003A5082"/>
    <w:rsid w:val="003B09AB"/>
    <w:rsid w:val="003B24F7"/>
    <w:rsid w:val="003B25EC"/>
    <w:rsid w:val="003D02E8"/>
    <w:rsid w:val="003D6F46"/>
    <w:rsid w:val="003D718D"/>
    <w:rsid w:val="003E0EE1"/>
    <w:rsid w:val="003E292D"/>
    <w:rsid w:val="003E6768"/>
    <w:rsid w:val="003F25D6"/>
    <w:rsid w:val="003F2C66"/>
    <w:rsid w:val="003F3B69"/>
    <w:rsid w:val="003F6E16"/>
    <w:rsid w:val="0040321E"/>
    <w:rsid w:val="00404DBD"/>
    <w:rsid w:val="00405D6B"/>
    <w:rsid w:val="00410222"/>
    <w:rsid w:val="00420172"/>
    <w:rsid w:val="00426F6C"/>
    <w:rsid w:val="00434C5F"/>
    <w:rsid w:val="00445108"/>
    <w:rsid w:val="004457A5"/>
    <w:rsid w:val="00452436"/>
    <w:rsid w:val="00462651"/>
    <w:rsid w:val="004628B5"/>
    <w:rsid w:val="00466694"/>
    <w:rsid w:val="00474005"/>
    <w:rsid w:val="00474B71"/>
    <w:rsid w:val="0047691D"/>
    <w:rsid w:val="00481004"/>
    <w:rsid w:val="00484E47"/>
    <w:rsid w:val="00486EAA"/>
    <w:rsid w:val="004A220B"/>
    <w:rsid w:val="004A6064"/>
    <w:rsid w:val="004A606B"/>
    <w:rsid w:val="004B07CD"/>
    <w:rsid w:val="004B1734"/>
    <w:rsid w:val="004B7C4D"/>
    <w:rsid w:val="004C3CA4"/>
    <w:rsid w:val="004C5379"/>
    <w:rsid w:val="004C5755"/>
    <w:rsid w:val="004C6621"/>
    <w:rsid w:val="004C791B"/>
    <w:rsid w:val="004D07AE"/>
    <w:rsid w:val="004D2FF2"/>
    <w:rsid w:val="004D4F5F"/>
    <w:rsid w:val="004D70D6"/>
    <w:rsid w:val="004E4ED3"/>
    <w:rsid w:val="004F37FC"/>
    <w:rsid w:val="00500F74"/>
    <w:rsid w:val="005016E4"/>
    <w:rsid w:val="00503090"/>
    <w:rsid w:val="0050507F"/>
    <w:rsid w:val="00507461"/>
    <w:rsid w:val="00507533"/>
    <w:rsid w:val="00507B03"/>
    <w:rsid w:val="0051042F"/>
    <w:rsid w:val="00524A18"/>
    <w:rsid w:val="0053431A"/>
    <w:rsid w:val="00541A9A"/>
    <w:rsid w:val="00547B15"/>
    <w:rsid w:val="00551578"/>
    <w:rsid w:val="00556666"/>
    <w:rsid w:val="00557717"/>
    <w:rsid w:val="00564D51"/>
    <w:rsid w:val="00571128"/>
    <w:rsid w:val="0057220D"/>
    <w:rsid w:val="00577721"/>
    <w:rsid w:val="00581146"/>
    <w:rsid w:val="0058172F"/>
    <w:rsid w:val="00581B95"/>
    <w:rsid w:val="005824C2"/>
    <w:rsid w:val="00582888"/>
    <w:rsid w:val="00583B5A"/>
    <w:rsid w:val="00585E12"/>
    <w:rsid w:val="005909FA"/>
    <w:rsid w:val="0059166A"/>
    <w:rsid w:val="0059604A"/>
    <w:rsid w:val="00596989"/>
    <w:rsid w:val="005976AE"/>
    <w:rsid w:val="005A3C6D"/>
    <w:rsid w:val="005A51CD"/>
    <w:rsid w:val="005A6CFA"/>
    <w:rsid w:val="005B2F42"/>
    <w:rsid w:val="005B4C1A"/>
    <w:rsid w:val="005B5838"/>
    <w:rsid w:val="005B6F72"/>
    <w:rsid w:val="005C1438"/>
    <w:rsid w:val="005C54AC"/>
    <w:rsid w:val="005C61C7"/>
    <w:rsid w:val="005D3593"/>
    <w:rsid w:val="005D4D03"/>
    <w:rsid w:val="005D518C"/>
    <w:rsid w:val="005D60CB"/>
    <w:rsid w:val="005E133A"/>
    <w:rsid w:val="005E2D70"/>
    <w:rsid w:val="005E4253"/>
    <w:rsid w:val="005E56F2"/>
    <w:rsid w:val="005E6739"/>
    <w:rsid w:val="005F7AC1"/>
    <w:rsid w:val="005F7B22"/>
    <w:rsid w:val="006008D4"/>
    <w:rsid w:val="00606ED2"/>
    <w:rsid w:val="00613E31"/>
    <w:rsid w:val="00615255"/>
    <w:rsid w:val="006214AE"/>
    <w:rsid w:val="0062427D"/>
    <w:rsid w:val="00630187"/>
    <w:rsid w:val="00630AA1"/>
    <w:rsid w:val="00635F43"/>
    <w:rsid w:val="0064117B"/>
    <w:rsid w:val="00642A92"/>
    <w:rsid w:val="006439A7"/>
    <w:rsid w:val="00645385"/>
    <w:rsid w:val="006554FC"/>
    <w:rsid w:val="0065620D"/>
    <w:rsid w:val="00656B7C"/>
    <w:rsid w:val="00657113"/>
    <w:rsid w:val="00663198"/>
    <w:rsid w:val="0066744C"/>
    <w:rsid w:val="00671C1F"/>
    <w:rsid w:val="0068284D"/>
    <w:rsid w:val="00687A9D"/>
    <w:rsid w:val="0069014E"/>
    <w:rsid w:val="006905B3"/>
    <w:rsid w:val="00697744"/>
    <w:rsid w:val="006A05FA"/>
    <w:rsid w:val="006A0E2A"/>
    <w:rsid w:val="006A3A72"/>
    <w:rsid w:val="006B0FA9"/>
    <w:rsid w:val="006B5A93"/>
    <w:rsid w:val="006C2EC6"/>
    <w:rsid w:val="006C53B9"/>
    <w:rsid w:val="006E1088"/>
    <w:rsid w:val="006E53D5"/>
    <w:rsid w:val="006E79AD"/>
    <w:rsid w:val="006F2C1F"/>
    <w:rsid w:val="006F2D6C"/>
    <w:rsid w:val="006F34B6"/>
    <w:rsid w:val="006F48DB"/>
    <w:rsid w:val="00700F77"/>
    <w:rsid w:val="007021C1"/>
    <w:rsid w:val="0070290B"/>
    <w:rsid w:val="007068DD"/>
    <w:rsid w:val="007144DF"/>
    <w:rsid w:val="0071455F"/>
    <w:rsid w:val="00714C1F"/>
    <w:rsid w:val="00733140"/>
    <w:rsid w:val="0074158C"/>
    <w:rsid w:val="0074269A"/>
    <w:rsid w:val="00743598"/>
    <w:rsid w:val="0074575F"/>
    <w:rsid w:val="00745F13"/>
    <w:rsid w:val="00746C09"/>
    <w:rsid w:val="00747025"/>
    <w:rsid w:val="007473CA"/>
    <w:rsid w:val="00756F0D"/>
    <w:rsid w:val="00757EE0"/>
    <w:rsid w:val="00771DDC"/>
    <w:rsid w:val="00783414"/>
    <w:rsid w:val="007878E9"/>
    <w:rsid w:val="007901D5"/>
    <w:rsid w:val="007916DE"/>
    <w:rsid w:val="00793BE5"/>
    <w:rsid w:val="007A3F87"/>
    <w:rsid w:val="007B0F50"/>
    <w:rsid w:val="007B5DB1"/>
    <w:rsid w:val="007B5EBF"/>
    <w:rsid w:val="007C0255"/>
    <w:rsid w:val="007D0916"/>
    <w:rsid w:val="007D18BA"/>
    <w:rsid w:val="007D2295"/>
    <w:rsid w:val="007D28F4"/>
    <w:rsid w:val="007D4372"/>
    <w:rsid w:val="007D699B"/>
    <w:rsid w:val="007D73C8"/>
    <w:rsid w:val="007F1D5D"/>
    <w:rsid w:val="007F5FA9"/>
    <w:rsid w:val="00800D43"/>
    <w:rsid w:val="0080799B"/>
    <w:rsid w:val="00807A4F"/>
    <w:rsid w:val="008161D6"/>
    <w:rsid w:val="00831DA8"/>
    <w:rsid w:val="008350CB"/>
    <w:rsid w:val="00854D90"/>
    <w:rsid w:val="008708C9"/>
    <w:rsid w:val="008818E2"/>
    <w:rsid w:val="00882E10"/>
    <w:rsid w:val="008928C2"/>
    <w:rsid w:val="008A0573"/>
    <w:rsid w:val="008A7BC8"/>
    <w:rsid w:val="008B2A63"/>
    <w:rsid w:val="008B2CF0"/>
    <w:rsid w:val="008B5EF4"/>
    <w:rsid w:val="008C2D4E"/>
    <w:rsid w:val="008C7EB7"/>
    <w:rsid w:val="008F0A45"/>
    <w:rsid w:val="00907F97"/>
    <w:rsid w:val="00911CD2"/>
    <w:rsid w:val="0091231D"/>
    <w:rsid w:val="0091627E"/>
    <w:rsid w:val="009218EF"/>
    <w:rsid w:val="0092678C"/>
    <w:rsid w:val="00927263"/>
    <w:rsid w:val="0094052E"/>
    <w:rsid w:val="009446DE"/>
    <w:rsid w:val="00950B5C"/>
    <w:rsid w:val="009518EF"/>
    <w:rsid w:val="00954590"/>
    <w:rsid w:val="00961F5E"/>
    <w:rsid w:val="00967672"/>
    <w:rsid w:val="00973AB7"/>
    <w:rsid w:val="00980702"/>
    <w:rsid w:val="00986BB1"/>
    <w:rsid w:val="00990BF5"/>
    <w:rsid w:val="00993BCF"/>
    <w:rsid w:val="009946CE"/>
    <w:rsid w:val="009975BB"/>
    <w:rsid w:val="009A0B7F"/>
    <w:rsid w:val="009C561B"/>
    <w:rsid w:val="009E5B4E"/>
    <w:rsid w:val="009E5BE2"/>
    <w:rsid w:val="009E6021"/>
    <w:rsid w:val="009E7F66"/>
    <w:rsid w:val="009F2E2A"/>
    <w:rsid w:val="009F377D"/>
    <w:rsid w:val="009F6F3B"/>
    <w:rsid w:val="00A01F29"/>
    <w:rsid w:val="00A02523"/>
    <w:rsid w:val="00A027A4"/>
    <w:rsid w:val="00A03CE8"/>
    <w:rsid w:val="00A05A94"/>
    <w:rsid w:val="00A071A0"/>
    <w:rsid w:val="00A14661"/>
    <w:rsid w:val="00A14FB7"/>
    <w:rsid w:val="00A300BE"/>
    <w:rsid w:val="00A327DE"/>
    <w:rsid w:val="00A40BDB"/>
    <w:rsid w:val="00A41179"/>
    <w:rsid w:val="00A419A6"/>
    <w:rsid w:val="00A50373"/>
    <w:rsid w:val="00A61123"/>
    <w:rsid w:val="00A612A6"/>
    <w:rsid w:val="00A766BE"/>
    <w:rsid w:val="00A77B16"/>
    <w:rsid w:val="00A83756"/>
    <w:rsid w:val="00A84676"/>
    <w:rsid w:val="00A86015"/>
    <w:rsid w:val="00A9361E"/>
    <w:rsid w:val="00A95064"/>
    <w:rsid w:val="00AA098A"/>
    <w:rsid w:val="00AA7C05"/>
    <w:rsid w:val="00AB0507"/>
    <w:rsid w:val="00AB1130"/>
    <w:rsid w:val="00AB6950"/>
    <w:rsid w:val="00AC3085"/>
    <w:rsid w:val="00AC512E"/>
    <w:rsid w:val="00AC533E"/>
    <w:rsid w:val="00AC60A2"/>
    <w:rsid w:val="00AD0E6C"/>
    <w:rsid w:val="00AD29F4"/>
    <w:rsid w:val="00AE17F2"/>
    <w:rsid w:val="00AE7996"/>
    <w:rsid w:val="00AF5F19"/>
    <w:rsid w:val="00B0204F"/>
    <w:rsid w:val="00B02648"/>
    <w:rsid w:val="00B07C81"/>
    <w:rsid w:val="00B07E4C"/>
    <w:rsid w:val="00B11F02"/>
    <w:rsid w:val="00B11FC8"/>
    <w:rsid w:val="00B20CED"/>
    <w:rsid w:val="00B213B2"/>
    <w:rsid w:val="00B22043"/>
    <w:rsid w:val="00B30025"/>
    <w:rsid w:val="00B449B8"/>
    <w:rsid w:val="00B606DB"/>
    <w:rsid w:val="00B61F35"/>
    <w:rsid w:val="00B66122"/>
    <w:rsid w:val="00B81E71"/>
    <w:rsid w:val="00B941B7"/>
    <w:rsid w:val="00B94FA0"/>
    <w:rsid w:val="00B96A0E"/>
    <w:rsid w:val="00BA501F"/>
    <w:rsid w:val="00BA76F0"/>
    <w:rsid w:val="00BC3DC4"/>
    <w:rsid w:val="00BD17E4"/>
    <w:rsid w:val="00BD5050"/>
    <w:rsid w:val="00BF290A"/>
    <w:rsid w:val="00BF76AF"/>
    <w:rsid w:val="00C03BE9"/>
    <w:rsid w:val="00C03D79"/>
    <w:rsid w:val="00C065CA"/>
    <w:rsid w:val="00C20024"/>
    <w:rsid w:val="00C22635"/>
    <w:rsid w:val="00C279A7"/>
    <w:rsid w:val="00C27E46"/>
    <w:rsid w:val="00C308EE"/>
    <w:rsid w:val="00C344B0"/>
    <w:rsid w:val="00C40CE0"/>
    <w:rsid w:val="00C430E9"/>
    <w:rsid w:val="00C46102"/>
    <w:rsid w:val="00C465DB"/>
    <w:rsid w:val="00C46699"/>
    <w:rsid w:val="00C50C9B"/>
    <w:rsid w:val="00C54544"/>
    <w:rsid w:val="00C61EEF"/>
    <w:rsid w:val="00C62A51"/>
    <w:rsid w:val="00C6400B"/>
    <w:rsid w:val="00C810BC"/>
    <w:rsid w:val="00C81CA5"/>
    <w:rsid w:val="00C91715"/>
    <w:rsid w:val="00C97374"/>
    <w:rsid w:val="00CA1CF0"/>
    <w:rsid w:val="00CA4C54"/>
    <w:rsid w:val="00CA7EB5"/>
    <w:rsid w:val="00CB73E7"/>
    <w:rsid w:val="00CC154E"/>
    <w:rsid w:val="00CC522A"/>
    <w:rsid w:val="00CC7670"/>
    <w:rsid w:val="00CD0CFB"/>
    <w:rsid w:val="00CE39F2"/>
    <w:rsid w:val="00CF2341"/>
    <w:rsid w:val="00CF3850"/>
    <w:rsid w:val="00CF651E"/>
    <w:rsid w:val="00CF79C1"/>
    <w:rsid w:val="00D051A9"/>
    <w:rsid w:val="00D12103"/>
    <w:rsid w:val="00D126BC"/>
    <w:rsid w:val="00D172A5"/>
    <w:rsid w:val="00D27840"/>
    <w:rsid w:val="00D30083"/>
    <w:rsid w:val="00D32E76"/>
    <w:rsid w:val="00D33814"/>
    <w:rsid w:val="00D34776"/>
    <w:rsid w:val="00D553AA"/>
    <w:rsid w:val="00D567A9"/>
    <w:rsid w:val="00D63752"/>
    <w:rsid w:val="00D72D08"/>
    <w:rsid w:val="00D75701"/>
    <w:rsid w:val="00D85A48"/>
    <w:rsid w:val="00D871ED"/>
    <w:rsid w:val="00D90A1B"/>
    <w:rsid w:val="00D913BA"/>
    <w:rsid w:val="00DA4508"/>
    <w:rsid w:val="00DB2946"/>
    <w:rsid w:val="00DB2985"/>
    <w:rsid w:val="00DC6636"/>
    <w:rsid w:val="00DC6C38"/>
    <w:rsid w:val="00DD4B78"/>
    <w:rsid w:val="00DE0DF5"/>
    <w:rsid w:val="00DE3207"/>
    <w:rsid w:val="00DF1ECB"/>
    <w:rsid w:val="00DF2E4A"/>
    <w:rsid w:val="00E0403B"/>
    <w:rsid w:val="00E07402"/>
    <w:rsid w:val="00E118E6"/>
    <w:rsid w:val="00E153CD"/>
    <w:rsid w:val="00E26D49"/>
    <w:rsid w:val="00E2702B"/>
    <w:rsid w:val="00E27AC6"/>
    <w:rsid w:val="00E378B7"/>
    <w:rsid w:val="00E43D9A"/>
    <w:rsid w:val="00E44EE0"/>
    <w:rsid w:val="00E46025"/>
    <w:rsid w:val="00E460AC"/>
    <w:rsid w:val="00E47113"/>
    <w:rsid w:val="00E47DFF"/>
    <w:rsid w:val="00E51B58"/>
    <w:rsid w:val="00E666E8"/>
    <w:rsid w:val="00E66BB6"/>
    <w:rsid w:val="00E71597"/>
    <w:rsid w:val="00E755AE"/>
    <w:rsid w:val="00E779D0"/>
    <w:rsid w:val="00E90128"/>
    <w:rsid w:val="00EA15D0"/>
    <w:rsid w:val="00EA3035"/>
    <w:rsid w:val="00EA5343"/>
    <w:rsid w:val="00EB3245"/>
    <w:rsid w:val="00EB4F95"/>
    <w:rsid w:val="00EB740B"/>
    <w:rsid w:val="00EC0A5E"/>
    <w:rsid w:val="00EC34A5"/>
    <w:rsid w:val="00EC5053"/>
    <w:rsid w:val="00EC5347"/>
    <w:rsid w:val="00EC7B1B"/>
    <w:rsid w:val="00ED1047"/>
    <w:rsid w:val="00ED1644"/>
    <w:rsid w:val="00ED2713"/>
    <w:rsid w:val="00EE0307"/>
    <w:rsid w:val="00EE0489"/>
    <w:rsid w:val="00EE2956"/>
    <w:rsid w:val="00EF1DE1"/>
    <w:rsid w:val="00EF39E6"/>
    <w:rsid w:val="00EF7FAB"/>
    <w:rsid w:val="00F031DC"/>
    <w:rsid w:val="00F07186"/>
    <w:rsid w:val="00F12ABA"/>
    <w:rsid w:val="00F136EF"/>
    <w:rsid w:val="00F30188"/>
    <w:rsid w:val="00F32D40"/>
    <w:rsid w:val="00F346B3"/>
    <w:rsid w:val="00F430AE"/>
    <w:rsid w:val="00F45439"/>
    <w:rsid w:val="00F504C4"/>
    <w:rsid w:val="00F62AA1"/>
    <w:rsid w:val="00F71114"/>
    <w:rsid w:val="00F74CCA"/>
    <w:rsid w:val="00F76E7C"/>
    <w:rsid w:val="00F821F3"/>
    <w:rsid w:val="00F83E7A"/>
    <w:rsid w:val="00F83EC2"/>
    <w:rsid w:val="00F91253"/>
    <w:rsid w:val="00F92904"/>
    <w:rsid w:val="00F97A16"/>
    <w:rsid w:val="00FA454C"/>
    <w:rsid w:val="00FA5CCE"/>
    <w:rsid w:val="00FA7704"/>
    <w:rsid w:val="00FB191D"/>
    <w:rsid w:val="00FB435E"/>
    <w:rsid w:val="00FB60A0"/>
    <w:rsid w:val="00FB685D"/>
    <w:rsid w:val="00FB6AB7"/>
    <w:rsid w:val="00FB7388"/>
    <w:rsid w:val="00FB74C1"/>
    <w:rsid w:val="00FB7EB1"/>
    <w:rsid w:val="00FC37E4"/>
    <w:rsid w:val="00FC3F22"/>
    <w:rsid w:val="00FC6923"/>
    <w:rsid w:val="00FD2AC1"/>
    <w:rsid w:val="00FE687D"/>
    <w:rsid w:val="00FF1523"/>
    <w:rsid w:val="00FF3403"/>
    <w:rsid w:val="00FF42F8"/>
    <w:rsid w:val="00FF6A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A8A0DC1"/>
  <w15:docId w15:val="{6813B9E5-2A04-6247-B843-0F440C596F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83B5A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F7A5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85E12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FC3F22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D72D0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72D08"/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D72D0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72D08"/>
    <w:rPr>
      <w:rFonts w:ascii="Times New Roman" w:eastAsia="Times New Roman" w:hAnsi="Times New Roman" w:cs="Times New Roman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309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3090"/>
    <w:rPr>
      <w:rFonts w:ascii="Times New Roman" w:eastAsia="Times New Roman" w:hAnsi="Times New Roman" w:cs="Times New Roman"/>
      <w:sz w:val="18"/>
      <w:szCs w:val="18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2C141B"/>
    <w:pPr>
      <w:framePr w:hSpace="180" w:wrap="around" w:vAnchor="text" w:hAnchor="margin" w:y="1"/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C141B"/>
    <w:rPr>
      <w:rFonts w:ascii="Times New Roman" w:eastAsia="Times New Roman" w:hAnsi="Times New Roman" w:cs="Times New Roman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2C141B"/>
    <w:pPr>
      <w:framePr w:hSpace="180" w:wrap="around" w:vAnchor="text" w:hAnchor="margin" w:y="1"/>
    </w:pPr>
  </w:style>
  <w:style w:type="character" w:customStyle="1" w:styleId="EndNoteBibliographyChar">
    <w:name w:val="EndNote Bibliography Char"/>
    <w:basedOn w:val="DefaultParagraphFont"/>
    <w:link w:val="EndNoteBibliography"/>
    <w:rsid w:val="002C141B"/>
    <w:rPr>
      <w:rFonts w:ascii="Times New Roman" w:eastAsia="Times New Roman" w:hAnsi="Times New Roman" w:cs="Times New Roman"/>
      <w:lang w:eastAsia="en-GB"/>
    </w:rPr>
  </w:style>
  <w:style w:type="paragraph" w:customStyle="1" w:styleId="Default">
    <w:name w:val="Default"/>
    <w:rsid w:val="00583B5A"/>
    <w:pPr>
      <w:autoSpaceDE w:val="0"/>
      <w:autoSpaceDN w:val="0"/>
      <w:adjustRightInd w:val="0"/>
    </w:pPr>
    <w:rPr>
      <w:rFonts w:ascii="Charis SIL" w:hAnsi="Charis SIL" w:cs="Charis SIL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6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5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21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2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1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8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60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77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61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26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35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05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365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05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0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94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09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49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35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25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78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6</TotalTime>
  <Pages>22</Pages>
  <Words>7767</Words>
  <Characters>44278</Characters>
  <Application>Microsoft Office Word</Application>
  <DocSecurity>0</DocSecurity>
  <Lines>368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Claire Tiley</cp:lastModifiedBy>
  <cp:revision>3</cp:revision>
  <dcterms:created xsi:type="dcterms:W3CDTF">2025-09-16T15:45:00Z</dcterms:created>
  <dcterms:modified xsi:type="dcterms:W3CDTF">2025-09-16T22:15:00Z</dcterms:modified>
</cp:coreProperties>
</file>